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45284861" w:displacedByCustomXml="next"/>
    <w:bookmarkEnd w:id="0" w:displacedByCustomXml="next"/>
    <w:sdt>
      <w:sdtPr>
        <w:id w:val="-946069547"/>
        <w:lock w:val="contentLocked"/>
        <w:placeholder>
          <w:docPart w:val="616C02FCA25C4CEEAEEA27F70CD65B9B"/>
        </w:placeholder>
        <w:group/>
      </w:sdtPr>
      <w:sdtEndPr/>
      <w:sdtContent>
        <w:sdt>
          <w:sdtPr>
            <w:alias w:val="Thesis Title (1 of 2)"/>
            <w:tag w:val="Thesis Title (1 of 2)"/>
            <w:id w:val="-155378715"/>
            <w:lock w:val="sdtLocked"/>
            <w:placeholder>
              <w:docPart w:val="9ED0E3A6B3A44E5796D54D194F999F56"/>
            </w:placeholder>
            <w:showingPlcHdr/>
            <w15:color w:val="FF0000"/>
          </w:sdtPr>
          <w:sdtEndPr/>
          <w:sdtContent>
            <w:p w14:paraId="323B9787" w14:textId="2DD2EC73" w:rsidR="0048232C" w:rsidRPr="002350DF" w:rsidRDefault="0056720F" w:rsidP="00DA1A3D">
              <w:pPr>
                <w:pStyle w:val="PageTitlespre-Abstract"/>
              </w:pPr>
              <w:r w:rsidRPr="002350DF">
                <w:t>[TYPE THESIS TITLE]</w:t>
              </w:r>
            </w:p>
          </w:sdtContent>
        </w:sdt>
      </w:sdtContent>
    </w:sdt>
    <w:sdt>
      <w:sdtPr>
        <w:id w:val="77568663"/>
        <w:lock w:val="sdtContentLocked"/>
        <w:placeholder>
          <w:docPart w:val="DefaultPlaceholder_-1854013440"/>
        </w:placeholder>
        <w:group/>
      </w:sdtPr>
      <w:sdtEndPr/>
      <w:sdtContent>
        <w:p w14:paraId="3330D535" w14:textId="653BDF1E" w:rsidR="0048232C" w:rsidRPr="00AB56B3" w:rsidRDefault="0048232C" w:rsidP="00DA1A3D">
          <w:pPr>
            <w:pStyle w:val="CustomTitlePage1"/>
          </w:pPr>
          <w:r w:rsidRPr="00AB56B3">
            <w:t>An Undergraduate Research Scholars Thesis</w:t>
          </w:r>
        </w:p>
        <w:p w14:paraId="737030D0" w14:textId="46E89F80" w:rsidR="0048232C" w:rsidRPr="00AB56B3" w:rsidRDefault="0048232C" w:rsidP="00DA1A3D">
          <w:pPr>
            <w:pStyle w:val="CustomTitlePage1"/>
          </w:pPr>
          <w:r w:rsidRPr="00AB56B3">
            <w:t>by</w:t>
          </w:r>
        </w:p>
      </w:sdtContent>
    </w:sdt>
    <w:sdt>
      <w:sdtPr>
        <w:alias w:val="Author Names (1 of 4)"/>
        <w:tag w:val="Author Names (1 of 4)"/>
        <w:id w:val="-1679651317"/>
        <w:lock w:val="sdtLocked"/>
        <w:placeholder>
          <w:docPart w:val="93877A7613BC4E5D9E85CBC2AAC3BCFB"/>
        </w:placeholder>
        <w:showingPlcHdr/>
        <w15:color w:val="FF0000"/>
      </w:sdtPr>
      <w:sdtEndPr/>
      <w:sdtContent>
        <w:p w14:paraId="320D7E3F" w14:textId="5155149D" w:rsidR="0048232C" w:rsidRPr="00AB56B3" w:rsidRDefault="0048232C" w:rsidP="00DA1A3D">
          <w:pPr>
            <w:pStyle w:val="CustomTitlePage8"/>
          </w:pPr>
          <w:r w:rsidRPr="00824C4A">
            <w:rPr>
              <w:rStyle w:val="PlaceholderText"/>
              <w:color w:val="auto"/>
            </w:rPr>
            <w:t>[TYPE NAME OF INDIVIDUAL OR TEAM MEMBER 1 NAME</w:t>
          </w:r>
          <w:r w:rsidRPr="00824C4A">
            <w:rPr>
              <w:rStyle w:val="CharactersOnlySuperscript"/>
              <w:color w:val="auto"/>
            </w:rPr>
            <w:t>1</w:t>
          </w:r>
          <w:r w:rsidRPr="00824C4A">
            <w:rPr>
              <w:rStyle w:val="PlaceholderText"/>
              <w:color w:val="auto"/>
            </w:rPr>
            <w:t>, TEAM MEMBER 2 NAME</w:t>
          </w:r>
          <w:r w:rsidRPr="00824C4A">
            <w:rPr>
              <w:rStyle w:val="CharactersOnlySuperscript"/>
              <w:color w:val="auto"/>
            </w:rPr>
            <w:t>2</w:t>
          </w:r>
          <w:r w:rsidRPr="00824C4A">
            <w:rPr>
              <w:rStyle w:val="PlaceholderText"/>
              <w:color w:val="auto"/>
            </w:rPr>
            <w:t xml:space="preserve">, </w:t>
          </w:r>
          <w:r w:rsidR="004D6157">
            <w:rPr>
              <w:rStyle w:val="PlaceholderText"/>
              <w:color w:val="auto"/>
            </w:rPr>
            <w:t>AND TEAM MEMBER 3 NAME</w:t>
          </w:r>
          <w:r w:rsidR="004D6157" w:rsidRPr="004D6157">
            <w:rPr>
              <w:rStyle w:val="PlaceholderText"/>
              <w:color w:val="auto"/>
              <w:vertAlign w:val="superscript"/>
            </w:rPr>
            <w:t>3</w:t>
          </w:r>
          <w:r w:rsidRPr="00824C4A">
            <w:rPr>
              <w:rStyle w:val="PlaceholderText"/>
              <w:color w:val="auto"/>
            </w:rPr>
            <w:t>]</w:t>
          </w:r>
        </w:p>
      </w:sdtContent>
    </w:sdt>
    <w:sdt>
      <w:sdtPr>
        <w:id w:val="1062904626"/>
        <w:lock w:val="sdtContentLocked"/>
        <w:placeholder>
          <w:docPart w:val="DefaultPlaceholder_-1854013440"/>
        </w:placeholder>
        <w:group/>
      </w:sdtPr>
      <w:sdtEndPr/>
      <w:sdtContent>
        <w:p w14:paraId="4AB0F2E7" w14:textId="56F5683F" w:rsidR="0048232C" w:rsidRPr="00AB56B3" w:rsidRDefault="0048232C" w:rsidP="00DA1A3D">
          <w:pPr>
            <w:pStyle w:val="CustomTitlePage2"/>
          </w:pPr>
          <w:r w:rsidRPr="00AB56B3">
            <w:t>Submitted to the LAUNCH: Undergraduate Research office at</w:t>
          </w:r>
        </w:p>
        <w:p w14:paraId="016374B8" w14:textId="77777777" w:rsidR="0048232C" w:rsidRPr="00AB56B3" w:rsidRDefault="0048232C" w:rsidP="00DA1A3D">
          <w:pPr>
            <w:pStyle w:val="CustomTitlePage2"/>
          </w:pPr>
          <w:r w:rsidRPr="00AB56B3">
            <w:t>Texas A&amp;M University</w:t>
          </w:r>
        </w:p>
        <w:p w14:paraId="5F81606D" w14:textId="1C9D3B37" w:rsidR="0048232C" w:rsidRPr="00AB56B3" w:rsidRDefault="0048232C" w:rsidP="00DA1A3D">
          <w:pPr>
            <w:pStyle w:val="CustomTitlePage2"/>
          </w:pPr>
          <w:r w:rsidRPr="00AB56B3">
            <w:t>in partial fulfillment of requirements for the designation as an</w:t>
          </w:r>
        </w:p>
      </w:sdtContent>
    </w:sdt>
    <w:sdt>
      <w:sdtPr>
        <w:id w:val="2128265918"/>
        <w:lock w:val="sdtContentLocked"/>
        <w:placeholder>
          <w:docPart w:val="DefaultPlaceholder_-1854013440"/>
        </w:placeholder>
        <w:group/>
      </w:sdtPr>
      <w:sdtEndPr/>
      <w:sdtContent>
        <w:p w14:paraId="015D2E8A" w14:textId="4AEE9F98" w:rsidR="0048232C" w:rsidRPr="00AB56B3" w:rsidRDefault="0048232C" w:rsidP="00DA1A3D">
          <w:pPr>
            <w:pStyle w:val="CustomTitlePage3"/>
          </w:pPr>
          <w:r w:rsidRPr="00AB56B3">
            <w:t>UNDERGRADUATE RESEARCH SCHOLAR</w:t>
          </w:r>
        </w:p>
      </w:sdtContent>
    </w:sdt>
    <w:sdt>
      <w:sdtPr>
        <w:id w:val="1414505023"/>
        <w:lock w:val="contentLocked"/>
        <w:placeholder>
          <w:docPart w:val="616C02FCA25C4CEEAEEA27F70CD65B9B"/>
        </w:placeholder>
        <w:group/>
      </w:sdtPr>
      <w:sdtEndPr/>
      <w:sdtContent>
        <w:p w14:paraId="6ECF0327" w14:textId="77777777" w:rsidR="0048232C" w:rsidRPr="00AB56B3" w:rsidRDefault="0048232C" w:rsidP="00DA1A3D">
          <w:pPr>
            <w:pStyle w:val="CustomTitlePage4"/>
          </w:pPr>
          <w:r w:rsidRPr="00AB56B3">
            <w:t>Approved by</w:t>
          </w:r>
        </w:p>
      </w:sdtContent>
    </w:sdt>
    <w:p w14:paraId="16B8D0A7" w14:textId="1202E421" w:rsidR="0048232C" w:rsidRDefault="001F07C8" w:rsidP="00DA1A3D">
      <w:pPr>
        <w:pStyle w:val="CustomTitlePage5"/>
      </w:pPr>
      <w:sdt>
        <w:sdtPr>
          <w:id w:val="-1317807192"/>
          <w:lock w:val="contentLocked"/>
          <w:placeholder>
            <w:docPart w:val="616C02FCA25C4CEEAEEA27F70CD65B9B"/>
          </w:placeholder>
          <w:group/>
        </w:sdtPr>
        <w:sdtEndPr/>
        <w:sdtContent>
          <w:r w:rsidR="0048232C" w:rsidRPr="00AB56B3">
            <w:t>Faculty Research</w:t>
          </w:r>
        </w:sdtContent>
      </w:sdt>
      <w:r w:rsidR="0048232C" w:rsidRPr="00AB56B3">
        <w:t xml:space="preserve"> </w:t>
      </w:r>
      <w:r w:rsidR="0048232C" w:rsidRPr="002A04C3">
        <w:rPr>
          <w:rStyle w:val="CharactersOnlyChooseanitemRemove"/>
        </w:rPr>
        <w:t>[</w:t>
      </w:r>
      <w:r w:rsidR="0048232C" w:rsidRPr="00325E69">
        <w:rPr>
          <w:rStyle w:val="CharactersOnlyChooseanitemRemove"/>
        </w:rPr>
        <w:t>Choose an item:</w:t>
      </w:r>
      <w:r w:rsidR="0048232C" w:rsidRPr="00A23E30">
        <w:rPr>
          <w:rStyle w:val="CharactersOnlyChooseanitemRemove"/>
        </w:rPr>
        <w:t xml:space="preserve"> </w:t>
      </w:r>
      <w:r w:rsidR="0048232C" w:rsidRPr="00AB56B3">
        <w:t>Advisor</w:t>
      </w:r>
      <w:r w:rsidR="0048232C">
        <w:t>/s</w:t>
      </w:r>
      <w:commentRangeStart w:id="1"/>
      <w:r w:rsidR="0048232C" w:rsidRPr="002A04C3">
        <w:rPr>
          <w:rStyle w:val="CharactersOnlyChooseanitemRemove"/>
        </w:rPr>
        <w:t>]</w:t>
      </w:r>
      <w:commentRangeEnd w:id="1"/>
      <w:r w:rsidR="00D756EF">
        <w:rPr>
          <w:rStyle w:val="CommentReference"/>
          <w:rFonts w:cstheme="minorBidi"/>
        </w:rPr>
        <w:commentReference w:id="1"/>
      </w:r>
      <w:r w:rsidR="0048232C" w:rsidRPr="00AB56B3">
        <w:t>:</w:t>
      </w:r>
      <w:r w:rsidR="0048232C" w:rsidRPr="00AB56B3">
        <w:tab/>
      </w:r>
      <w:sdt>
        <w:sdtPr>
          <w:alias w:val="Primary Faculty Advisor (1 of 2)"/>
          <w:tag w:val="Primary Faculty Advisor (1 of 2)"/>
          <w:id w:val="-1945755322"/>
          <w:lock w:val="sdtLocked"/>
          <w:placeholder>
            <w:docPart w:val="26D48A62DFD44B8CA7480A7589BB42D1"/>
          </w:placeholder>
          <w:showingPlcHdr/>
          <w15:color w:val="FF0000"/>
        </w:sdtPr>
        <w:sdtEndPr/>
        <w:sdtContent>
          <w:r w:rsidR="00FD1D0A" w:rsidRPr="00824C4A">
            <w:rPr>
              <w:rStyle w:val="PlaceholderText"/>
              <w:color w:val="auto"/>
            </w:rPr>
            <w:t xml:space="preserve">[Type </w:t>
          </w:r>
          <w:r w:rsidR="00FD1D0A">
            <w:rPr>
              <w:rStyle w:val="PlaceholderText"/>
              <w:color w:val="auto"/>
            </w:rPr>
            <w:t xml:space="preserve">Dr. Full </w:t>
          </w:r>
          <w:r w:rsidR="00FD1D0A" w:rsidRPr="00824C4A">
            <w:rPr>
              <w:rStyle w:val="PlaceholderText"/>
              <w:color w:val="auto"/>
            </w:rPr>
            <w:t xml:space="preserve">Name of Primary </w:t>
          </w:r>
          <w:r w:rsidR="00FD1D0A">
            <w:rPr>
              <w:rStyle w:val="PlaceholderText"/>
              <w:color w:val="auto"/>
            </w:rPr>
            <w:t xml:space="preserve">Faculty </w:t>
          </w:r>
          <w:r w:rsidR="00FD1D0A" w:rsidRPr="00824C4A">
            <w:rPr>
              <w:rStyle w:val="PlaceholderText"/>
              <w:color w:val="auto"/>
            </w:rPr>
            <w:t>Advisor]</w:t>
          </w:r>
        </w:sdtContent>
      </w:sdt>
    </w:p>
    <w:sdt>
      <w:sdtPr>
        <w:alias w:val="Secondary Faculty Advisor (1 of 2) (or remove line)"/>
        <w:tag w:val="Secondary Faculty Advisor (1 of 2) (or remove line)"/>
        <w:id w:val="127603673"/>
        <w:placeholder>
          <w:docPart w:val="891258A28AA446C5878F5BA5D2F76797"/>
        </w:placeholder>
        <w:showingPlcHdr/>
      </w:sdtPr>
      <w:sdtEndPr/>
      <w:sdtContent>
        <w:p w14:paraId="4B2961D2" w14:textId="0DE4DD6C" w:rsidR="0048232C" w:rsidRPr="00AB56B3" w:rsidRDefault="0048232C" w:rsidP="00DA1A3D">
          <w:pPr>
            <w:pStyle w:val="CustomTitlePage6"/>
          </w:pPr>
          <w:r w:rsidRPr="00824C4A">
            <w:rPr>
              <w:rStyle w:val="PlaceholderText"/>
              <w:color w:val="auto"/>
            </w:rPr>
            <w:t xml:space="preserve">[Type </w:t>
          </w:r>
          <w:r w:rsidR="004D6157">
            <w:rPr>
              <w:rStyle w:val="PlaceholderText"/>
              <w:color w:val="auto"/>
            </w:rPr>
            <w:t xml:space="preserve">Dr. Full </w:t>
          </w:r>
          <w:r w:rsidRPr="00824C4A">
            <w:rPr>
              <w:rStyle w:val="PlaceholderText"/>
              <w:color w:val="auto"/>
            </w:rPr>
            <w:t>Name of Secondary Faculty Advisor OR remove line]</w:t>
          </w:r>
        </w:p>
      </w:sdtContent>
    </w:sdt>
    <w:sdt>
      <w:sdtPr>
        <w:id w:val="-527724971"/>
        <w:lock w:val="sdtContentLocked"/>
        <w:placeholder>
          <w:docPart w:val="DefaultPlaceholder_-1854013440"/>
        </w:placeholder>
        <w:group/>
      </w:sdtPr>
      <w:sdtEndPr/>
      <w:sdtContent>
        <w:p w14:paraId="0D9A9640" w14:textId="512C4858" w:rsidR="0048232C" w:rsidRPr="00AB56B3" w:rsidRDefault="0048232C" w:rsidP="00DA1A3D">
          <w:pPr>
            <w:pStyle w:val="CustomTitlePage3"/>
          </w:pPr>
          <w:r w:rsidRPr="00AB56B3">
            <w:t>May 202</w:t>
          </w:r>
          <w:r w:rsidR="0018306E">
            <w:t>4</w:t>
          </w:r>
        </w:p>
      </w:sdtContent>
    </w:sdt>
    <w:p w14:paraId="7E82CA5F" w14:textId="77777777" w:rsidR="0048232C" w:rsidRPr="00AB56B3" w:rsidRDefault="0048232C" w:rsidP="00DA1A3D">
      <w:pPr>
        <w:pStyle w:val="CustomTitlePage5"/>
      </w:pPr>
      <w:r w:rsidRPr="002A04C3">
        <w:rPr>
          <w:rStyle w:val="CharactersOnlyChooseanitemRemove"/>
        </w:rPr>
        <w:t>[</w:t>
      </w:r>
      <w:r w:rsidRPr="00325E69">
        <w:rPr>
          <w:rStyle w:val="CharactersOnlyChooseanitemRemove"/>
        </w:rPr>
        <w:t>Choose an item:</w:t>
      </w:r>
      <w:r w:rsidRPr="008D0118">
        <w:rPr>
          <w:rStyle w:val="CharactersOnlyChooseanitemRemove"/>
        </w:rPr>
        <w:t xml:space="preserve"> </w:t>
      </w:r>
      <w:r>
        <w:t>Major/s</w:t>
      </w:r>
      <w:r w:rsidRPr="002A04C3">
        <w:rPr>
          <w:rStyle w:val="CharactersOnlyChooseanitemRemove"/>
        </w:rPr>
        <w:t>]</w:t>
      </w:r>
      <w:r w:rsidRPr="00AB56B3">
        <w:t>:</w:t>
      </w:r>
      <w:r w:rsidRPr="00AB56B3">
        <w:tab/>
      </w:r>
      <w:sdt>
        <w:sdtPr>
          <w:alias w:val="Individual Primary Major OR Team Member 1 Major(s)"/>
          <w:tag w:val="Individual Primary Major OR Team Member 1 Major(s)"/>
          <w:id w:val="-514767571"/>
          <w:lock w:val="sdtLocked"/>
          <w:placeholder>
            <w:docPart w:val="B0B6DEF4A799482B8A115FDECA50D0C6"/>
          </w:placeholder>
          <w:showingPlcHdr/>
          <w15:color w:val="FF0000"/>
        </w:sdtPr>
        <w:sdtEndPr/>
        <w:sdtContent>
          <w:r w:rsidRPr="00804195">
            <w:rPr>
              <w:rStyle w:val="PlaceholderText"/>
              <w:color w:val="auto"/>
            </w:rPr>
            <w:t>[Type Individual Primary Major OR Team Member 1 Major(s)</w:t>
          </w:r>
          <w:r w:rsidRPr="00804195">
            <w:rPr>
              <w:rStyle w:val="CharactersOnlySuperscript"/>
              <w:color w:val="auto"/>
            </w:rPr>
            <w:t>1</w:t>
          </w:r>
          <w:r w:rsidRPr="00804195">
            <w:rPr>
              <w:rStyle w:val="PlaceholderText"/>
              <w:color w:val="auto"/>
            </w:rPr>
            <w:t>]</w:t>
          </w:r>
        </w:sdtContent>
      </w:sdt>
    </w:p>
    <w:sdt>
      <w:sdtPr>
        <w:alias w:val="Individual Secondary Major OR Team Member 2 Major(s) (or remove line)"/>
        <w:tag w:val="Individual Secondary Major OR Team Member 2 Major(s) OR remove line"/>
        <w:id w:val="791476394"/>
        <w:placeholder>
          <w:docPart w:val="B68D949C6AB04292BF9D279EBED8C444"/>
        </w:placeholder>
        <w:showingPlcHdr/>
      </w:sdtPr>
      <w:sdtEndPr/>
      <w:sdtContent>
        <w:p w14:paraId="7A9A9665" w14:textId="0D8C88BD" w:rsidR="0048232C" w:rsidRPr="00AB56B3" w:rsidRDefault="006F6F8A" w:rsidP="00DA1A3D">
          <w:pPr>
            <w:pStyle w:val="CustomTitlePage6"/>
          </w:pPr>
          <w:r w:rsidRPr="004C3A39">
            <w:rPr>
              <w:rStyle w:val="PlaceholderText"/>
              <w:color w:val="auto"/>
            </w:rPr>
            <w:t>[Type Individual Secondary Major OR Team Member 2 Major(s)</w:t>
          </w:r>
          <w:r w:rsidRPr="004C3A39">
            <w:rPr>
              <w:rStyle w:val="CharactersOnlySuperscript"/>
            </w:rPr>
            <w:t>2</w:t>
          </w:r>
          <w:r w:rsidRPr="004C3A39">
            <w:rPr>
              <w:rStyle w:val="PlaceholderText"/>
              <w:color w:val="auto"/>
            </w:rPr>
            <w:t xml:space="preserve"> OR remove line]</w:t>
          </w:r>
        </w:p>
      </w:sdtContent>
    </w:sdt>
    <w:p w14:paraId="17889283" w14:textId="6CE0D7C5" w:rsidR="0048232C" w:rsidRDefault="001F07C8" w:rsidP="00DA1A3D">
      <w:pPr>
        <w:pStyle w:val="CustomTitlePage6"/>
      </w:pPr>
      <w:sdt>
        <w:sdtPr>
          <w:alias w:val="Team Member 3 Major(s) (or remove line)"/>
          <w:tag w:val="Team Member 3 Major(s) (or remove line)"/>
          <w:id w:val="-831905234"/>
          <w:placeholder>
            <w:docPart w:val="41EE26717D86482894F7AB37C8E4583B"/>
          </w:placeholder>
          <w:showingPlcHdr/>
        </w:sdtPr>
        <w:sdtEndPr/>
        <w:sdtContent>
          <w:r w:rsidR="006F6F8A" w:rsidRPr="004C3A39">
            <w:rPr>
              <w:rStyle w:val="PlaceholderText"/>
              <w:color w:val="auto"/>
            </w:rPr>
            <w:t>[Type Team Member 3 Major(s)</w:t>
          </w:r>
          <w:r w:rsidR="006F6F8A" w:rsidRPr="004C3A39">
            <w:rPr>
              <w:rStyle w:val="CharactersOnlySuperscript"/>
              <w:color w:val="auto"/>
            </w:rPr>
            <w:t>3</w:t>
          </w:r>
          <w:r w:rsidR="006F6F8A" w:rsidRPr="004C3A39">
            <w:rPr>
              <w:rStyle w:val="PlaceholderText"/>
              <w:color w:val="auto"/>
            </w:rPr>
            <w:t xml:space="preserve"> OR remove line]</w:t>
          </w:r>
        </w:sdtContent>
      </w:sdt>
      <w:r w:rsidR="0048232C" w:rsidRPr="00AB56B3">
        <w:t xml:space="preserve"> </w:t>
      </w:r>
    </w:p>
    <w:sdt>
      <w:sdtPr>
        <w:alias w:val="Team Member 4 Major(s) (or remove line)"/>
        <w:tag w:val="Team Member 4 Major(s) (or remove line)"/>
        <w:id w:val="-1754265895"/>
        <w:placeholder>
          <w:docPart w:val="FBD4E93B4ED44FCDB0A6004B20414146"/>
        </w:placeholder>
        <w:showingPlcHdr/>
      </w:sdtPr>
      <w:sdtEndPr/>
      <w:sdtContent>
        <w:p w14:paraId="6D695BC4" w14:textId="2CC12159" w:rsidR="0048232C" w:rsidRDefault="006F6F8A" w:rsidP="00DA1A3D">
          <w:pPr>
            <w:pStyle w:val="CustomTitlePage6"/>
          </w:pPr>
          <w:r w:rsidRPr="004C3A39">
            <w:rPr>
              <w:rStyle w:val="PlaceholderText"/>
              <w:color w:val="auto"/>
            </w:rPr>
            <w:t>[Type Team Member 4 Major(s)</w:t>
          </w:r>
          <w:r w:rsidRPr="0098138F">
            <w:rPr>
              <w:rStyle w:val="CharactersOnlySuperscript"/>
            </w:rPr>
            <w:t>4</w:t>
          </w:r>
          <w:r w:rsidRPr="004C3A39">
            <w:rPr>
              <w:rStyle w:val="PlaceholderText"/>
              <w:color w:val="auto"/>
            </w:rPr>
            <w:t xml:space="preserve"> OR remove line]</w:t>
          </w:r>
        </w:p>
      </w:sdtContent>
    </w:sdt>
    <w:sdt>
      <w:sdtPr>
        <w:alias w:val="Team Member 5 Major(s) (or remove line)"/>
        <w:tag w:val="Team Member 5 Major(s) (or remove line)"/>
        <w:id w:val="506100121"/>
        <w:placeholder>
          <w:docPart w:val="8DCE1E2313D042BD9452DB658A63957E"/>
        </w:placeholder>
        <w:showingPlcHdr/>
      </w:sdtPr>
      <w:sdtEndPr/>
      <w:sdtContent>
        <w:p w14:paraId="7DF26689" w14:textId="2C8BFB9E" w:rsidR="0048232C" w:rsidRDefault="006F6F8A" w:rsidP="00DA1A3D">
          <w:pPr>
            <w:pStyle w:val="CustomTitlePage6"/>
          </w:pPr>
          <w:r w:rsidRPr="004C3A39">
            <w:rPr>
              <w:rStyle w:val="PlaceholderText"/>
              <w:color w:val="auto"/>
            </w:rPr>
            <w:t>[Type Team Member 5 Major(s)</w:t>
          </w:r>
          <w:r w:rsidRPr="0098138F">
            <w:rPr>
              <w:rStyle w:val="CharactersOnlySuperscript"/>
            </w:rPr>
            <w:t>5</w:t>
          </w:r>
          <w:r w:rsidRPr="004C3A39">
            <w:rPr>
              <w:rStyle w:val="PlaceholderText"/>
              <w:color w:val="auto"/>
            </w:rPr>
            <w:t xml:space="preserve"> OR remove line]</w:t>
          </w:r>
        </w:p>
      </w:sdtContent>
    </w:sdt>
    <w:bookmarkStart w:id="2" w:name="_Hlk45721321"/>
    <w:p w14:paraId="57548B2E" w14:textId="78DA81BA" w:rsidR="0048232C" w:rsidRDefault="001F07C8" w:rsidP="00DA1A3D">
      <w:pPr>
        <w:pStyle w:val="CustomTitlePage7"/>
        <w:sectPr w:rsidR="0048232C" w:rsidSect="00B76079">
          <w:footerReference w:type="default" r:id="rId12"/>
          <w:pgSz w:w="12240" w:h="15840"/>
          <w:pgMar w:top="1440" w:right="1440" w:bottom="1440" w:left="1440" w:header="720" w:footer="720" w:gutter="0"/>
          <w:cols w:space="720"/>
          <w:titlePg/>
          <w:docGrid w:linePitch="360"/>
        </w:sectPr>
      </w:pPr>
      <w:sdt>
        <w:sdtPr>
          <w:id w:val="-880938951"/>
          <w:lock w:val="sdtContentLocked"/>
          <w:placeholder>
            <w:docPart w:val="DefaultPlaceholder_-1854013440"/>
          </w:placeholder>
          <w:group/>
        </w:sdtPr>
        <w:sdtEndPr/>
        <w:sdtContent>
          <w:r w:rsidR="0048232C" w:rsidRPr="00AB56B3">
            <w:t>Copyright © 202</w:t>
          </w:r>
          <w:r w:rsidR="0018306E">
            <w:t>4</w:t>
          </w:r>
          <w:r w:rsidR="0048232C" w:rsidRPr="00AB56B3">
            <w:t>.</w:t>
          </w:r>
        </w:sdtContent>
      </w:sdt>
      <w:r w:rsidR="0048232C">
        <w:t xml:space="preserve"> </w:t>
      </w:r>
      <w:sdt>
        <w:sdtPr>
          <w:alias w:val="Author Names (2 of 4)"/>
          <w:tag w:val="Author Names (2 of 4)"/>
          <w:id w:val="-6986597"/>
          <w:lock w:val="sdtLocked"/>
          <w:placeholder>
            <w:docPart w:val="C21052D936DB476BA94946AA50774E1C"/>
          </w:placeholder>
          <w:showingPlcHdr/>
          <w15:color w:val="FF0000"/>
        </w:sdtPr>
        <w:sdtEndPr/>
        <w:sdtContent>
          <w:r w:rsidR="00914202" w:rsidRPr="008942B4">
            <w:rPr>
              <w:rStyle w:val="PlaceholderText"/>
              <w:color w:val="auto"/>
            </w:rPr>
            <w:t>[Type Name of Individual OR Team Member 1 Name</w:t>
          </w:r>
          <w:r w:rsidR="00914202" w:rsidRPr="008942B4">
            <w:rPr>
              <w:rStyle w:val="CharactersOnlySuperscript"/>
              <w:color w:val="auto"/>
            </w:rPr>
            <w:t>1</w:t>
          </w:r>
          <w:r w:rsidR="00914202" w:rsidRPr="008942B4">
            <w:rPr>
              <w:rStyle w:val="PlaceholderText"/>
              <w:color w:val="auto"/>
            </w:rPr>
            <w:t>, Team Member 2 Name</w:t>
          </w:r>
          <w:r w:rsidR="00914202" w:rsidRPr="008942B4">
            <w:rPr>
              <w:rStyle w:val="CharactersOnlySuperscript"/>
              <w:color w:val="auto"/>
            </w:rPr>
            <w:t>2</w:t>
          </w:r>
          <w:r w:rsidR="00914202" w:rsidRPr="008942B4">
            <w:rPr>
              <w:rStyle w:val="PlaceholderText"/>
              <w:color w:val="auto"/>
            </w:rPr>
            <w:t xml:space="preserve">, </w:t>
          </w:r>
          <w:r w:rsidR="00914202">
            <w:rPr>
              <w:rStyle w:val="PlaceholderText"/>
              <w:color w:val="auto"/>
            </w:rPr>
            <w:t>and Team Member 3 Name</w:t>
          </w:r>
          <w:r w:rsidR="00914202" w:rsidRPr="004D6157">
            <w:rPr>
              <w:rStyle w:val="PlaceholderText"/>
              <w:color w:val="auto"/>
              <w:vertAlign w:val="superscript"/>
            </w:rPr>
            <w:t>3</w:t>
          </w:r>
          <w:r w:rsidR="00914202" w:rsidRPr="008942B4">
            <w:rPr>
              <w:rStyle w:val="PlaceholderText"/>
              <w:color w:val="auto"/>
            </w:rPr>
            <w:t>]</w:t>
          </w:r>
        </w:sdtContent>
      </w:sdt>
      <w:sdt>
        <w:sdtPr>
          <w:id w:val="-1203787826"/>
          <w:lock w:val="sdtContentLocked"/>
          <w:placeholder>
            <w:docPart w:val="616C02FCA25C4CEEAEEA27F70CD65B9B"/>
          </w:placeholder>
          <w:group/>
        </w:sdtPr>
        <w:sdtEndPr/>
        <w:sdtContent>
          <w:r w:rsidR="0048232C">
            <w:t>.</w:t>
          </w:r>
        </w:sdtContent>
      </w:sdt>
    </w:p>
    <w:bookmarkEnd w:id="2" w:displacedByCustomXml="next"/>
    <w:sdt>
      <w:sdtPr>
        <w:alias w:val="Research Compliance Certification Heading (required, locked)"/>
        <w:tag w:val="Research Compliance Certification Heading (required, locked)"/>
        <w:id w:val="-1685579414"/>
        <w:lock w:val="contentLocked"/>
        <w:placeholder>
          <w:docPart w:val="616C02FCA25C4CEEAEEA27F70CD65B9B"/>
        </w:placeholder>
      </w:sdtPr>
      <w:sdtEndPr/>
      <w:sdtContent>
        <w:p w14:paraId="616C55D3" w14:textId="77777777" w:rsidR="0048232C" w:rsidRDefault="0048232C" w:rsidP="00DA1A3D">
          <w:pPr>
            <w:pStyle w:val="PageTitlespre-Abstract"/>
          </w:pPr>
          <w:r w:rsidRPr="00AB56B3">
            <w:t>Research Compliance Certification</w:t>
          </w:r>
        </w:p>
      </w:sdtContent>
    </w:sdt>
    <w:p w14:paraId="142571FF" w14:textId="77777777" w:rsidR="0048232C" w:rsidRPr="00B11E21" w:rsidRDefault="0048232C" w:rsidP="00DA1A3D">
      <w:pPr>
        <w:pStyle w:val="HelpTextRemove"/>
      </w:pPr>
      <w:r w:rsidRPr="00B11E21">
        <w:t>[</w:t>
      </w:r>
      <w:r>
        <w:t>PAGE Instructions AND REQUIRED WORDING</w:t>
      </w:r>
      <w:r w:rsidRPr="00B11E21">
        <w:t>]</w:t>
      </w:r>
      <w:r>
        <w:t xml:space="preserve"> [</w:t>
      </w:r>
      <w:commentRangeStart w:id="3"/>
      <w:r>
        <w:t>see comment</w:t>
      </w:r>
      <w:commentRangeEnd w:id="3"/>
      <w:r w:rsidR="00D756EF">
        <w:rPr>
          <w:rStyle w:val="CommentReference"/>
          <w:b w:val="0"/>
          <w:caps w:val="0"/>
          <w:color w:val="000000" w:themeColor="text1"/>
        </w:rPr>
        <w:commentReference w:id="3"/>
      </w:r>
      <w:r>
        <w:t>]</w:t>
      </w:r>
    </w:p>
    <w:sdt>
      <w:sdtPr>
        <w:id w:val="-478621891"/>
        <w:lock w:val="sdtContentLocked"/>
        <w:placeholder>
          <w:docPart w:val="DefaultPlaceholder_-1854013440"/>
        </w:placeholder>
        <w:group/>
      </w:sdtPr>
      <w:sdtEndPr/>
      <w:sdtContent>
        <w:p w14:paraId="7B92FE27" w14:textId="497D94A6" w:rsidR="0048232C" w:rsidRDefault="0048232C" w:rsidP="00DA1A3D">
          <w:pPr>
            <w:pStyle w:val="BodyParagraphIndent"/>
          </w:pPr>
          <w:r w:rsidRPr="00AB56B3">
            <w:t>Research activities involving the use of human subjects, vertebrate animals, and/or biohazards must be reviewed and approved by the appropriate Texas A&amp;M University regulatory research committee (i.e., IRB, IACUC, IBC) before the activity can commence. This requirement applies to activities conducted at Texas A&amp;M and to activities conducted at non-Texas A&amp;M facilities or institutions. In both cases, students are responsible for working with the relevant Texas A&amp;M research compliance program to ensure and document that all Texas A&amp;M compliance obligations are met before the study begins.</w:t>
          </w:r>
        </w:p>
      </w:sdtContent>
    </w:sdt>
    <w:p w14:paraId="512D190D" w14:textId="555BEBF7" w:rsidR="0048232C" w:rsidRDefault="0048232C" w:rsidP="00DA1A3D">
      <w:pPr>
        <w:pStyle w:val="BodyParagraphIndent"/>
      </w:pPr>
      <w:r w:rsidRPr="002A04C3">
        <w:rPr>
          <w:rStyle w:val="CharactersOnlyChooseanitemRemove"/>
        </w:rPr>
        <w:t>[</w:t>
      </w:r>
      <w:r w:rsidRPr="00325E69">
        <w:rPr>
          <w:rStyle w:val="CharactersOnlyChooseanitemRemove"/>
        </w:rPr>
        <w:t>Choose an item:</w:t>
      </w:r>
      <w:r w:rsidRPr="00673EF1">
        <w:rPr>
          <w:rStyle w:val="CharactersOnlyChooseanitemRemove"/>
        </w:rPr>
        <w:t xml:space="preserve"> </w:t>
      </w:r>
      <w:r>
        <w:t>I/We</w:t>
      </w:r>
      <w:r w:rsidRPr="002A04C3">
        <w:rPr>
          <w:rStyle w:val="CharactersOnlyChooseanitemRemove"/>
        </w:rPr>
        <w:t>]</w:t>
      </w:r>
      <w:sdt>
        <w:sdtPr>
          <w:id w:val="1268203720"/>
          <w:lock w:val="contentLocked"/>
          <w:placeholder>
            <w:docPart w:val="616C02FCA25C4CEEAEEA27F70CD65B9B"/>
          </w:placeholder>
          <w:group/>
        </w:sdtPr>
        <w:sdtEndPr/>
        <w:sdtContent>
          <w:r w:rsidRPr="00492682">
            <w:t>,</w:t>
          </w:r>
          <w:r>
            <w:t xml:space="preserve"> </w:t>
          </w:r>
        </w:sdtContent>
      </w:sdt>
      <w:sdt>
        <w:sdtPr>
          <w:alias w:val="Author Names (3 of 4)"/>
          <w:tag w:val="Author Names (3 of 4)"/>
          <w:id w:val="1009953957"/>
          <w:lock w:val="sdtLocked"/>
          <w:placeholder>
            <w:docPart w:val="759BD2FC6D854718A743A4D984E69FD1"/>
          </w:placeholder>
          <w:showingPlcHdr/>
          <w15:color w:val="FF0000"/>
        </w:sdtPr>
        <w:sdtEndPr/>
        <w:sdtContent>
          <w:r w:rsidRPr="00B42F7B">
            <w:rPr>
              <w:rStyle w:val="PlaceholderText"/>
              <w:color w:val="auto"/>
            </w:rPr>
            <w:t>[Type Name of Individual OR Team Member 1 Name</w:t>
          </w:r>
          <w:r w:rsidRPr="0013014E">
            <w:rPr>
              <w:rStyle w:val="CharactersOnlySuperscript"/>
            </w:rPr>
            <w:t>1</w:t>
          </w:r>
          <w:r w:rsidRPr="00B42F7B">
            <w:rPr>
              <w:rStyle w:val="PlaceholderText"/>
              <w:color w:val="auto"/>
            </w:rPr>
            <w:t>, Team Member 2 Name</w:t>
          </w:r>
          <w:r w:rsidRPr="0013014E">
            <w:rPr>
              <w:rStyle w:val="CharactersOnlySuperscript"/>
            </w:rPr>
            <w:t>2</w:t>
          </w:r>
          <w:r w:rsidRPr="00B42F7B">
            <w:rPr>
              <w:rStyle w:val="PlaceholderText"/>
              <w:color w:val="auto"/>
            </w:rPr>
            <w:t xml:space="preserve">, </w:t>
          </w:r>
          <w:r w:rsidR="004D6157">
            <w:rPr>
              <w:rStyle w:val="PlaceholderText"/>
              <w:color w:val="auto"/>
            </w:rPr>
            <w:t>and Team Member 3 Name</w:t>
          </w:r>
          <w:r w:rsidR="004D6157" w:rsidRPr="004D6157">
            <w:rPr>
              <w:rStyle w:val="PlaceholderText"/>
              <w:color w:val="auto"/>
              <w:vertAlign w:val="superscript"/>
            </w:rPr>
            <w:t>3</w:t>
          </w:r>
          <w:r w:rsidRPr="00B42F7B">
            <w:rPr>
              <w:rStyle w:val="PlaceholderText"/>
              <w:color w:val="auto"/>
            </w:rPr>
            <w:t>. Author names must be typed, with permission, and appear in the same order as inputted on the Title and Abstract pages.]</w:t>
          </w:r>
        </w:sdtContent>
      </w:sdt>
      <w:sdt>
        <w:sdtPr>
          <w:id w:val="-623460602"/>
          <w:lock w:val="contentLocked"/>
          <w:placeholder>
            <w:docPart w:val="616C02FCA25C4CEEAEEA27F70CD65B9B"/>
          </w:placeholder>
          <w:group/>
        </w:sdtPr>
        <w:sdtEndPr/>
        <w:sdtContent>
          <w:r w:rsidRPr="00AB56B3">
            <w:t>,</w:t>
          </w:r>
          <w:r>
            <w:t xml:space="preserve"> </w:t>
          </w:r>
        </w:sdtContent>
      </w:sdt>
      <w:sdt>
        <w:sdtPr>
          <w:id w:val="-830520341"/>
          <w:lock w:val="sdtContentLocked"/>
          <w:placeholder>
            <w:docPart w:val="616C02FCA25C4CEEAEEA27F70CD65B9B"/>
          </w:placeholder>
          <w:group/>
        </w:sdtPr>
        <w:sdtEndPr/>
        <w:sdtContent>
          <w:r w:rsidRPr="00AB56B3">
            <w:t>certify that all research compliance requirements related to this Undergraduate Research Scholars thesis have been addressed with</w:t>
          </w:r>
          <w:r w:rsidR="00EC5A6D">
            <w:t xml:space="preserve"> </w:t>
          </w:r>
        </w:sdtContent>
      </w:sdt>
      <w:r w:rsidR="00EC5A6D" w:rsidRPr="00EC5A6D">
        <w:rPr>
          <w:rStyle w:val="CharactersOnlyChooseanitemRemove"/>
        </w:rPr>
        <w:t xml:space="preserve">[Choose an item: </w:t>
      </w:r>
      <w:r w:rsidR="00EC5A6D">
        <w:t>my/our</w:t>
      </w:r>
      <w:r w:rsidR="00EC5A6D" w:rsidRPr="00EC5A6D">
        <w:rPr>
          <w:rStyle w:val="CharactersOnlyChooseanitemRemove"/>
        </w:rPr>
        <w:t>]</w:t>
      </w:r>
      <w:sdt>
        <w:sdtPr>
          <w:id w:val="-619609932"/>
          <w:lock w:val="sdtContentLocked"/>
          <w:placeholder>
            <w:docPart w:val="DefaultPlaceholder_-1854013440"/>
          </w:placeholder>
          <w:group/>
        </w:sdtPr>
        <w:sdtEndPr/>
        <w:sdtContent>
          <w:r w:rsidR="00EC5A6D" w:rsidRPr="00EC5A6D">
            <w:t xml:space="preserve"> Faculty</w:t>
          </w:r>
          <w:r w:rsidR="00FD2032">
            <w:t xml:space="preserve"> Research</w:t>
          </w:r>
          <w:r w:rsidR="00EC5A6D">
            <w:t xml:space="preserve"> </w:t>
          </w:r>
        </w:sdtContent>
      </w:sdt>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Advisor/Advisors</w:t>
      </w:r>
      <w:r w:rsidRPr="002A04C3">
        <w:rPr>
          <w:rStyle w:val="CharactersOnlyChooseanitemRemove"/>
        </w:rPr>
        <w:t>]</w:t>
      </w:r>
      <w:sdt>
        <w:sdtPr>
          <w:id w:val="-518470907"/>
          <w:lock w:val="sdtContentLocked"/>
          <w:placeholder>
            <w:docPart w:val="616C02FCA25C4CEEAEEA27F70CD65B9B"/>
          </w:placeholder>
          <w:group/>
        </w:sdtPr>
        <w:sdtEndPr/>
        <w:sdtContent>
          <w:r>
            <w:t xml:space="preserve"> </w:t>
          </w:r>
          <w:r w:rsidRPr="00AB56B3">
            <w:t>prior to the collection of any data used in this final thesis submission.</w:t>
          </w:r>
        </w:sdtContent>
      </w:sdt>
    </w:p>
    <w:p w14:paraId="4A26DD5E" w14:textId="77777777" w:rsidR="0048232C" w:rsidRPr="007214D9" w:rsidRDefault="0048232C" w:rsidP="00DA1A3D">
      <w:pPr>
        <w:pStyle w:val="BodyParagraphIndent"/>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rsidRPr="002E1EB2">
        <w:t>This project did not require approval from the Texas A&amp;M University Research Compliance &amp; Biosafety office.</w:t>
      </w:r>
      <w:r>
        <w:t xml:space="preserve"> / </w:t>
      </w:r>
      <w:r w:rsidRPr="002E1EB2">
        <w:t>This project required approval from the Texas A&amp;M University Research Compliance &amp; Biosafety office.</w:t>
      </w:r>
      <w:r w:rsidRPr="002A04C3">
        <w:rPr>
          <w:rStyle w:val="CharactersOnlyChooseanitemRemove"/>
        </w:rPr>
        <w:t>]</w:t>
      </w:r>
    </w:p>
    <w:p w14:paraId="50072A3A" w14:textId="4933E953" w:rsidR="0048232C" w:rsidRPr="003306A4" w:rsidRDefault="0048232C" w:rsidP="00DA1A3D">
      <w:pPr>
        <w:pStyle w:val="HelpTextRemove"/>
      </w:pPr>
      <w:r w:rsidRPr="00B76615">
        <w:t xml:space="preserve">[MODIFY </w:t>
      </w:r>
      <w:r w:rsidR="00FD2032">
        <w:t xml:space="preserve">OR REMOVE </w:t>
      </w:r>
      <w:r>
        <w:t>SAMPLE</w:t>
      </w:r>
      <w:r w:rsidRPr="00B76615">
        <w:t xml:space="preserve"> </w:t>
      </w:r>
      <w:r>
        <w:t>WORDING BELOW</w:t>
      </w:r>
      <w:r w:rsidRPr="00B76615">
        <w:t>]</w:t>
      </w:r>
    </w:p>
    <w:p w14:paraId="4BD19159" w14:textId="77777777" w:rsidR="0048232C" w:rsidRDefault="0048232C" w:rsidP="00DA1A3D">
      <w:pPr>
        <w:pStyle w:val="BodyParagraphNoIndent"/>
      </w:pPr>
      <w:r w:rsidRPr="00571CC8">
        <w:t xml:space="preserve">TAMU </w:t>
      </w:r>
      <w:r w:rsidR="006F6F8A" w:rsidRPr="00FD2032">
        <w:rPr>
          <w:rStyle w:val="CharactersOnlyChooseanitemRemove"/>
        </w:rPr>
        <w:t>[Choose an Item:</w:t>
      </w:r>
      <w:r w:rsidR="006F6F8A">
        <w:t xml:space="preserve"> </w:t>
      </w:r>
      <w:r w:rsidRPr="00571CC8">
        <w:t>IRB</w:t>
      </w:r>
      <w:r w:rsidR="00FD2032">
        <w:t>/</w:t>
      </w:r>
      <w:r w:rsidR="006F6F8A">
        <w:t>IACUC</w:t>
      </w:r>
      <w:r w:rsidR="00FD2032">
        <w:t>/</w:t>
      </w:r>
      <w:r w:rsidR="006F6F8A">
        <w:t>IBC</w:t>
      </w:r>
      <w:r w:rsidR="006F6F8A" w:rsidRPr="00FD2032">
        <w:rPr>
          <w:rStyle w:val="CharactersOnlyChooseanitemRemove"/>
        </w:rPr>
        <w:t>]</w:t>
      </w:r>
      <w:r w:rsidRPr="00571CC8">
        <w:t xml:space="preserve"> #: 20##-##### Approval Date: MM/DD/YYYY Expiration Date: MM/DD/YYYY</w:t>
      </w:r>
    </w:p>
    <w:p w14:paraId="437FE77A" w14:textId="77777777" w:rsidR="00887179" w:rsidRDefault="00887179" w:rsidP="00B85C3D">
      <w:pPr>
        <w:pStyle w:val="BodyParagraphNoIndent"/>
      </w:pPr>
    </w:p>
    <w:p w14:paraId="3DEBCD0F" w14:textId="41C1D11C" w:rsidR="00887179" w:rsidRPr="00887179" w:rsidRDefault="00887179" w:rsidP="00887179">
      <w:pPr>
        <w:pStyle w:val="BodyParagraphIndent"/>
        <w:ind w:firstLine="0"/>
        <w:sectPr w:rsidR="00887179" w:rsidRPr="00887179" w:rsidSect="00B76079">
          <w:pgSz w:w="12240" w:h="15840"/>
          <w:pgMar w:top="1440" w:right="1440" w:bottom="1440" w:left="1440" w:header="720" w:footer="720" w:gutter="0"/>
          <w:cols w:space="720"/>
          <w:titlePg/>
          <w:docGrid w:linePitch="360"/>
        </w:sectPr>
      </w:pPr>
    </w:p>
    <w:sdt>
      <w:sdtPr>
        <w:alias w:val="Table of Contents Heading (required, locked)"/>
        <w:tag w:val="Table of Contents Heading (required, locked)"/>
        <w:id w:val="616719094"/>
        <w:lock w:val="sdtContentLocked"/>
        <w:placeholder>
          <w:docPart w:val="616C02FCA25C4CEEAEEA27F70CD65B9B"/>
        </w:placeholder>
      </w:sdtPr>
      <w:sdtEndPr/>
      <w:sdtContent>
        <w:p w14:paraId="1A26980F" w14:textId="77777777" w:rsidR="0048232C" w:rsidRDefault="0048232C" w:rsidP="00DA1A3D">
          <w:pPr>
            <w:pStyle w:val="PageTitlespre-Abstract"/>
          </w:pPr>
          <w:r>
            <w:t>Table of Contents</w:t>
          </w:r>
        </w:p>
      </w:sdtContent>
    </w:sdt>
    <w:p w14:paraId="55A44898" w14:textId="77777777" w:rsidR="0048232C" w:rsidRPr="00B11E21" w:rsidRDefault="0048232C" w:rsidP="00DA1A3D">
      <w:pPr>
        <w:pStyle w:val="HelpTextRemove"/>
      </w:pPr>
      <w:bookmarkStart w:id="4" w:name="_Hlk53404171"/>
      <w:r w:rsidRPr="00B11E21">
        <w:t>[</w:t>
      </w:r>
      <w:r>
        <w:rPr>
          <w:caps w:val="0"/>
        </w:rPr>
        <w:t xml:space="preserve">PAGE </w:t>
      </w:r>
      <w:r>
        <w:t>Instructions</w:t>
      </w:r>
      <w:r w:rsidRPr="00B11E21">
        <w:t>]</w:t>
      </w:r>
      <w:r>
        <w:t xml:space="preserve"> </w:t>
      </w:r>
      <w:commentRangeStart w:id="5"/>
      <w:r>
        <w:t>[see comment]</w:t>
      </w:r>
      <w:commentRangeEnd w:id="5"/>
      <w:r w:rsidR="001B5AB0">
        <w:rPr>
          <w:rStyle w:val="CommentReference"/>
          <w:b w:val="0"/>
          <w:caps w:val="0"/>
          <w:color w:val="000000" w:themeColor="text1"/>
        </w:rPr>
        <w:commentReference w:id="5"/>
      </w:r>
    </w:p>
    <w:bookmarkEnd w:id="4"/>
    <w:p w14:paraId="2056949A" w14:textId="77777777" w:rsidR="00683738" w:rsidRDefault="0048232C" w:rsidP="00DA1A3D">
      <w:pPr>
        <w:spacing w:line="480" w:lineRule="auto"/>
        <w:jc w:val="right"/>
        <w:rPr>
          <w:noProof/>
        </w:rPr>
      </w:pPr>
      <w:r>
        <w:t>Page</w:t>
      </w:r>
      <w:r>
        <w:fldChar w:fldCharType="begin"/>
      </w:r>
      <w:r>
        <w:instrText xml:space="preserve"> TOC \o "1-1" \h \z \u \t "Heading 2,1,Heading 3,2" </w:instrText>
      </w:r>
      <w:r>
        <w:fldChar w:fldCharType="separate"/>
      </w:r>
    </w:p>
    <w:p w14:paraId="348FA619" w14:textId="3CE6954E" w:rsidR="00683738" w:rsidRDefault="001F07C8">
      <w:pPr>
        <w:pStyle w:val="TOC1"/>
        <w:rPr>
          <w:rFonts w:asciiTheme="minorHAnsi" w:eastAsiaTheme="minorEastAsia" w:hAnsiTheme="minorHAnsi"/>
          <w:caps w:val="0"/>
          <w:color w:val="auto"/>
          <w:sz w:val="22"/>
        </w:rPr>
      </w:pPr>
      <w:hyperlink w:anchor="_Toc105157596" w:history="1">
        <w:r w:rsidR="00683738" w:rsidRPr="00E32A64">
          <w:rPr>
            <w:rStyle w:val="Hyperlink"/>
          </w:rPr>
          <w:t>Abstract</w:t>
        </w:r>
        <w:r w:rsidR="00683738">
          <w:rPr>
            <w:webHidden/>
          </w:rPr>
          <w:tab/>
        </w:r>
        <w:r w:rsidR="00683738">
          <w:rPr>
            <w:webHidden/>
          </w:rPr>
          <w:fldChar w:fldCharType="begin"/>
        </w:r>
        <w:r w:rsidR="00683738">
          <w:rPr>
            <w:webHidden/>
          </w:rPr>
          <w:instrText xml:space="preserve"> PAGEREF _Toc105157596 \h </w:instrText>
        </w:r>
        <w:r w:rsidR="00683738">
          <w:rPr>
            <w:webHidden/>
          </w:rPr>
        </w:r>
        <w:r w:rsidR="00683738">
          <w:rPr>
            <w:webHidden/>
          </w:rPr>
          <w:fldChar w:fldCharType="separate"/>
        </w:r>
        <w:r w:rsidR="00683738">
          <w:rPr>
            <w:webHidden/>
          </w:rPr>
          <w:t>1</w:t>
        </w:r>
        <w:r w:rsidR="00683738">
          <w:rPr>
            <w:webHidden/>
          </w:rPr>
          <w:fldChar w:fldCharType="end"/>
        </w:r>
      </w:hyperlink>
    </w:p>
    <w:p w14:paraId="05E3D1DF" w14:textId="5AC8BC73" w:rsidR="00683738" w:rsidRDefault="001F07C8">
      <w:pPr>
        <w:pStyle w:val="TOC1"/>
        <w:rPr>
          <w:rFonts w:asciiTheme="minorHAnsi" w:eastAsiaTheme="minorEastAsia" w:hAnsiTheme="minorHAnsi"/>
          <w:caps w:val="0"/>
          <w:color w:val="auto"/>
          <w:sz w:val="22"/>
        </w:rPr>
      </w:pPr>
      <w:hyperlink w:anchor="_Toc105157597" w:history="1">
        <w:r w:rsidR="00683738" w:rsidRPr="00E32A64">
          <w:rPr>
            <w:rStyle w:val="Hyperlink"/>
          </w:rPr>
          <w:t>Dedication</w:t>
        </w:r>
        <w:r w:rsidR="00683738">
          <w:rPr>
            <w:webHidden/>
          </w:rPr>
          <w:tab/>
        </w:r>
        <w:r w:rsidR="00683738">
          <w:rPr>
            <w:webHidden/>
          </w:rPr>
          <w:fldChar w:fldCharType="begin"/>
        </w:r>
        <w:r w:rsidR="00683738">
          <w:rPr>
            <w:webHidden/>
          </w:rPr>
          <w:instrText xml:space="preserve"> PAGEREF _Toc105157597 \h </w:instrText>
        </w:r>
        <w:r w:rsidR="00683738">
          <w:rPr>
            <w:webHidden/>
          </w:rPr>
        </w:r>
        <w:r w:rsidR="00683738">
          <w:rPr>
            <w:webHidden/>
          </w:rPr>
          <w:fldChar w:fldCharType="separate"/>
        </w:r>
        <w:r w:rsidR="00683738">
          <w:rPr>
            <w:webHidden/>
          </w:rPr>
          <w:t>3</w:t>
        </w:r>
        <w:r w:rsidR="00683738">
          <w:rPr>
            <w:webHidden/>
          </w:rPr>
          <w:fldChar w:fldCharType="end"/>
        </w:r>
      </w:hyperlink>
    </w:p>
    <w:p w14:paraId="0FF701C0" w14:textId="31382600" w:rsidR="00683738" w:rsidRDefault="001F07C8">
      <w:pPr>
        <w:pStyle w:val="TOC1"/>
        <w:rPr>
          <w:rFonts w:asciiTheme="minorHAnsi" w:eastAsiaTheme="minorEastAsia" w:hAnsiTheme="minorHAnsi"/>
          <w:caps w:val="0"/>
          <w:color w:val="auto"/>
          <w:sz w:val="22"/>
        </w:rPr>
      </w:pPr>
      <w:hyperlink w:anchor="_Toc105157598" w:history="1">
        <w:r w:rsidR="00683738" w:rsidRPr="00E32A64">
          <w:rPr>
            <w:rStyle w:val="Hyperlink"/>
          </w:rPr>
          <w:t>Acknowledgements</w:t>
        </w:r>
        <w:r w:rsidR="00683738">
          <w:rPr>
            <w:webHidden/>
          </w:rPr>
          <w:tab/>
        </w:r>
        <w:r w:rsidR="00683738">
          <w:rPr>
            <w:webHidden/>
          </w:rPr>
          <w:fldChar w:fldCharType="begin"/>
        </w:r>
        <w:r w:rsidR="00683738">
          <w:rPr>
            <w:webHidden/>
          </w:rPr>
          <w:instrText xml:space="preserve"> PAGEREF _Toc105157598 \h </w:instrText>
        </w:r>
        <w:r w:rsidR="00683738">
          <w:rPr>
            <w:webHidden/>
          </w:rPr>
        </w:r>
        <w:r w:rsidR="00683738">
          <w:rPr>
            <w:webHidden/>
          </w:rPr>
          <w:fldChar w:fldCharType="separate"/>
        </w:r>
        <w:r w:rsidR="00683738">
          <w:rPr>
            <w:webHidden/>
          </w:rPr>
          <w:t>4</w:t>
        </w:r>
        <w:r w:rsidR="00683738">
          <w:rPr>
            <w:webHidden/>
          </w:rPr>
          <w:fldChar w:fldCharType="end"/>
        </w:r>
      </w:hyperlink>
    </w:p>
    <w:p w14:paraId="120ADCE6" w14:textId="10CF46E9" w:rsidR="00683738" w:rsidRDefault="001F07C8">
      <w:pPr>
        <w:pStyle w:val="TOC1"/>
        <w:rPr>
          <w:rFonts w:asciiTheme="minorHAnsi" w:eastAsiaTheme="minorEastAsia" w:hAnsiTheme="minorHAnsi"/>
          <w:caps w:val="0"/>
          <w:color w:val="auto"/>
          <w:sz w:val="22"/>
        </w:rPr>
      </w:pPr>
      <w:hyperlink w:anchor="_Toc105157599" w:history="1">
        <w:r w:rsidR="00683738" w:rsidRPr="00E32A64">
          <w:rPr>
            <w:rStyle w:val="Hyperlink"/>
          </w:rPr>
          <w:t>Nomenclature</w:t>
        </w:r>
        <w:r w:rsidR="00683738">
          <w:rPr>
            <w:webHidden/>
          </w:rPr>
          <w:tab/>
        </w:r>
        <w:r w:rsidR="00683738">
          <w:rPr>
            <w:webHidden/>
          </w:rPr>
          <w:fldChar w:fldCharType="begin"/>
        </w:r>
        <w:r w:rsidR="00683738">
          <w:rPr>
            <w:webHidden/>
          </w:rPr>
          <w:instrText xml:space="preserve"> PAGEREF _Toc105157599 \h </w:instrText>
        </w:r>
        <w:r w:rsidR="00683738">
          <w:rPr>
            <w:webHidden/>
          </w:rPr>
        </w:r>
        <w:r w:rsidR="00683738">
          <w:rPr>
            <w:webHidden/>
          </w:rPr>
          <w:fldChar w:fldCharType="separate"/>
        </w:r>
        <w:r w:rsidR="00683738">
          <w:rPr>
            <w:webHidden/>
          </w:rPr>
          <w:t>6</w:t>
        </w:r>
        <w:r w:rsidR="00683738">
          <w:rPr>
            <w:webHidden/>
          </w:rPr>
          <w:fldChar w:fldCharType="end"/>
        </w:r>
      </w:hyperlink>
    </w:p>
    <w:p w14:paraId="45C9153B" w14:textId="58190228" w:rsidR="00683738" w:rsidRDefault="001F07C8">
      <w:pPr>
        <w:pStyle w:val="TOC1"/>
        <w:rPr>
          <w:rFonts w:asciiTheme="minorHAnsi" w:eastAsiaTheme="minorEastAsia" w:hAnsiTheme="minorHAnsi"/>
          <w:caps w:val="0"/>
          <w:color w:val="auto"/>
          <w:sz w:val="22"/>
        </w:rPr>
      </w:pPr>
      <w:hyperlink w:anchor="_Toc105157600" w:history="1">
        <w:r w:rsidR="00683738" w:rsidRPr="00E32A64">
          <w:rPr>
            <w:rStyle w:val="Hyperlink"/>
          </w:rPr>
          <w:t>1.</w:t>
        </w:r>
        <w:r w:rsidR="00683738">
          <w:rPr>
            <w:rFonts w:asciiTheme="minorHAnsi" w:eastAsiaTheme="minorEastAsia" w:hAnsiTheme="minorHAnsi"/>
            <w:caps w:val="0"/>
            <w:color w:val="auto"/>
            <w:sz w:val="22"/>
          </w:rPr>
          <w:tab/>
        </w:r>
        <w:r w:rsidR="00683738" w:rsidRPr="00E32A64">
          <w:rPr>
            <w:rStyle w:val="Hyperlink"/>
          </w:rPr>
          <w:t>Introduction</w:t>
        </w:r>
        <w:r w:rsidR="00683738">
          <w:rPr>
            <w:webHidden/>
          </w:rPr>
          <w:tab/>
        </w:r>
        <w:r w:rsidR="00683738">
          <w:rPr>
            <w:webHidden/>
          </w:rPr>
          <w:fldChar w:fldCharType="begin"/>
        </w:r>
        <w:r w:rsidR="00683738">
          <w:rPr>
            <w:webHidden/>
          </w:rPr>
          <w:instrText xml:space="preserve"> PAGEREF _Toc105157600 \h </w:instrText>
        </w:r>
        <w:r w:rsidR="00683738">
          <w:rPr>
            <w:webHidden/>
          </w:rPr>
        </w:r>
        <w:r w:rsidR="00683738">
          <w:rPr>
            <w:webHidden/>
          </w:rPr>
          <w:fldChar w:fldCharType="separate"/>
        </w:r>
        <w:r w:rsidR="00683738">
          <w:rPr>
            <w:webHidden/>
          </w:rPr>
          <w:t>7</w:t>
        </w:r>
        <w:r w:rsidR="00683738">
          <w:rPr>
            <w:webHidden/>
          </w:rPr>
          <w:fldChar w:fldCharType="end"/>
        </w:r>
      </w:hyperlink>
    </w:p>
    <w:p w14:paraId="4E4062AE" w14:textId="5E8774B0" w:rsidR="00683738" w:rsidRDefault="001F07C8">
      <w:pPr>
        <w:pStyle w:val="TOC2"/>
        <w:rPr>
          <w:rFonts w:asciiTheme="minorHAnsi" w:eastAsiaTheme="minorEastAsia" w:hAnsiTheme="minorHAnsi"/>
          <w:noProof/>
          <w:color w:val="auto"/>
          <w:sz w:val="22"/>
        </w:rPr>
      </w:pPr>
      <w:hyperlink w:anchor="_Toc105157601" w:history="1">
        <w:r w:rsidR="00683738" w:rsidRPr="00E32A64">
          <w:rPr>
            <w:rStyle w:val="Hyperlink"/>
            <w:noProof/>
          </w:rPr>
          <w:t>1.1</w:t>
        </w:r>
        <w:r w:rsidR="00683738">
          <w:rPr>
            <w:rFonts w:asciiTheme="minorHAnsi" w:eastAsiaTheme="minorEastAsia" w:hAnsiTheme="minorHAnsi"/>
            <w:noProof/>
            <w:color w:val="auto"/>
            <w:sz w:val="22"/>
          </w:rPr>
          <w:tab/>
        </w:r>
        <w:r w:rsidR="00683738" w:rsidRPr="00E32A64">
          <w:rPr>
            <w:rStyle w:val="Hyperlink"/>
            <w:noProof/>
          </w:rPr>
          <w:t>First-order Subheading (optional, add/remove as needed)</w:t>
        </w:r>
        <w:r w:rsidR="00683738">
          <w:rPr>
            <w:noProof/>
            <w:webHidden/>
          </w:rPr>
          <w:tab/>
        </w:r>
        <w:r w:rsidR="00683738">
          <w:rPr>
            <w:noProof/>
            <w:webHidden/>
          </w:rPr>
          <w:fldChar w:fldCharType="begin"/>
        </w:r>
        <w:r w:rsidR="00683738">
          <w:rPr>
            <w:noProof/>
            <w:webHidden/>
          </w:rPr>
          <w:instrText xml:space="preserve"> PAGEREF _Toc105157601 \h </w:instrText>
        </w:r>
        <w:r w:rsidR="00683738">
          <w:rPr>
            <w:noProof/>
            <w:webHidden/>
          </w:rPr>
        </w:r>
        <w:r w:rsidR="00683738">
          <w:rPr>
            <w:noProof/>
            <w:webHidden/>
          </w:rPr>
          <w:fldChar w:fldCharType="separate"/>
        </w:r>
        <w:r w:rsidR="00683738">
          <w:rPr>
            <w:noProof/>
            <w:webHidden/>
          </w:rPr>
          <w:t>7</w:t>
        </w:r>
        <w:r w:rsidR="00683738">
          <w:rPr>
            <w:noProof/>
            <w:webHidden/>
          </w:rPr>
          <w:fldChar w:fldCharType="end"/>
        </w:r>
      </w:hyperlink>
    </w:p>
    <w:p w14:paraId="17169CC8" w14:textId="4A75B2D5" w:rsidR="00683738" w:rsidRDefault="001F07C8">
      <w:pPr>
        <w:pStyle w:val="TOC2"/>
        <w:rPr>
          <w:rFonts w:asciiTheme="minorHAnsi" w:eastAsiaTheme="minorEastAsia" w:hAnsiTheme="minorHAnsi"/>
          <w:noProof/>
          <w:color w:val="auto"/>
          <w:sz w:val="22"/>
        </w:rPr>
      </w:pPr>
      <w:hyperlink w:anchor="_Toc105157602" w:history="1">
        <w:r w:rsidR="00683738" w:rsidRPr="00E32A64">
          <w:rPr>
            <w:rStyle w:val="Hyperlink"/>
            <w:noProof/>
          </w:rPr>
          <w:t>1.2</w:t>
        </w:r>
        <w:r w:rsidR="00683738">
          <w:rPr>
            <w:rFonts w:asciiTheme="minorHAnsi" w:eastAsiaTheme="minorEastAsia" w:hAnsiTheme="minorHAnsi"/>
            <w:noProof/>
            <w:color w:val="auto"/>
            <w:sz w:val="22"/>
          </w:rPr>
          <w:tab/>
        </w:r>
        <w:r w:rsidR="00683738" w:rsidRPr="00E32A64">
          <w:rPr>
            <w:rStyle w:val="Hyperlink"/>
            <w:noProof/>
          </w:rPr>
          <w:t>Another First-order Subheading</w:t>
        </w:r>
        <w:r w:rsidR="00683738">
          <w:rPr>
            <w:noProof/>
            <w:webHidden/>
          </w:rPr>
          <w:tab/>
        </w:r>
        <w:r w:rsidR="00683738">
          <w:rPr>
            <w:noProof/>
            <w:webHidden/>
          </w:rPr>
          <w:fldChar w:fldCharType="begin"/>
        </w:r>
        <w:r w:rsidR="00683738">
          <w:rPr>
            <w:noProof/>
            <w:webHidden/>
          </w:rPr>
          <w:instrText xml:space="preserve"> PAGEREF _Toc105157602 \h </w:instrText>
        </w:r>
        <w:r w:rsidR="00683738">
          <w:rPr>
            <w:noProof/>
            <w:webHidden/>
          </w:rPr>
        </w:r>
        <w:r w:rsidR="00683738">
          <w:rPr>
            <w:noProof/>
            <w:webHidden/>
          </w:rPr>
          <w:fldChar w:fldCharType="separate"/>
        </w:r>
        <w:r w:rsidR="00683738">
          <w:rPr>
            <w:noProof/>
            <w:webHidden/>
          </w:rPr>
          <w:t>7</w:t>
        </w:r>
        <w:r w:rsidR="00683738">
          <w:rPr>
            <w:noProof/>
            <w:webHidden/>
          </w:rPr>
          <w:fldChar w:fldCharType="end"/>
        </w:r>
      </w:hyperlink>
    </w:p>
    <w:p w14:paraId="598969E4" w14:textId="588F466F" w:rsidR="00683738" w:rsidRDefault="001F07C8">
      <w:pPr>
        <w:pStyle w:val="TOC1"/>
        <w:rPr>
          <w:rFonts w:asciiTheme="minorHAnsi" w:eastAsiaTheme="minorEastAsia" w:hAnsiTheme="minorHAnsi"/>
          <w:caps w:val="0"/>
          <w:color w:val="auto"/>
          <w:sz w:val="22"/>
        </w:rPr>
      </w:pPr>
      <w:hyperlink w:anchor="_Toc105157603" w:history="1">
        <w:r w:rsidR="00683738" w:rsidRPr="00E32A64">
          <w:rPr>
            <w:rStyle w:val="Hyperlink"/>
          </w:rPr>
          <w:t>2.</w:t>
        </w:r>
        <w:r w:rsidR="00683738">
          <w:rPr>
            <w:rFonts w:asciiTheme="minorHAnsi" w:eastAsiaTheme="minorEastAsia" w:hAnsiTheme="minorHAnsi"/>
            <w:caps w:val="0"/>
            <w:color w:val="auto"/>
            <w:sz w:val="22"/>
          </w:rPr>
          <w:tab/>
        </w:r>
        <w:r w:rsidR="00683738" w:rsidRPr="00E32A64">
          <w:rPr>
            <w:rStyle w:val="Hyperlink"/>
          </w:rPr>
          <w:t>Methods</w:t>
        </w:r>
        <w:r w:rsidR="00683738">
          <w:rPr>
            <w:webHidden/>
          </w:rPr>
          <w:tab/>
        </w:r>
        <w:r w:rsidR="00683738">
          <w:rPr>
            <w:webHidden/>
          </w:rPr>
          <w:fldChar w:fldCharType="begin"/>
        </w:r>
        <w:r w:rsidR="00683738">
          <w:rPr>
            <w:webHidden/>
          </w:rPr>
          <w:instrText xml:space="preserve"> PAGEREF _Toc105157603 \h </w:instrText>
        </w:r>
        <w:r w:rsidR="00683738">
          <w:rPr>
            <w:webHidden/>
          </w:rPr>
        </w:r>
        <w:r w:rsidR="00683738">
          <w:rPr>
            <w:webHidden/>
          </w:rPr>
          <w:fldChar w:fldCharType="separate"/>
        </w:r>
        <w:r w:rsidR="00683738">
          <w:rPr>
            <w:webHidden/>
          </w:rPr>
          <w:t>8</w:t>
        </w:r>
        <w:r w:rsidR="00683738">
          <w:rPr>
            <w:webHidden/>
          </w:rPr>
          <w:fldChar w:fldCharType="end"/>
        </w:r>
      </w:hyperlink>
    </w:p>
    <w:p w14:paraId="07B02360" w14:textId="73182C63" w:rsidR="00683738" w:rsidRDefault="001F07C8">
      <w:pPr>
        <w:pStyle w:val="TOC2"/>
        <w:rPr>
          <w:rFonts w:asciiTheme="minorHAnsi" w:eastAsiaTheme="minorEastAsia" w:hAnsiTheme="minorHAnsi"/>
          <w:noProof/>
          <w:color w:val="auto"/>
          <w:sz w:val="22"/>
        </w:rPr>
      </w:pPr>
      <w:hyperlink w:anchor="_Toc105157604" w:history="1">
        <w:r w:rsidR="00683738" w:rsidRPr="00E32A64">
          <w:rPr>
            <w:rStyle w:val="Hyperlink"/>
            <w:noProof/>
          </w:rPr>
          <w:t>2.1</w:t>
        </w:r>
        <w:r w:rsidR="00683738">
          <w:rPr>
            <w:rFonts w:asciiTheme="minorHAnsi" w:eastAsiaTheme="minorEastAsia" w:hAnsiTheme="minorHAnsi"/>
            <w:noProof/>
            <w:color w:val="auto"/>
            <w:sz w:val="22"/>
          </w:rPr>
          <w:tab/>
        </w:r>
        <w:r w:rsidR="00683738" w:rsidRPr="00E32A64">
          <w:rPr>
            <w:rStyle w:val="Hyperlink"/>
            <w:noProof/>
          </w:rPr>
          <w:t>Methods Subheading</w:t>
        </w:r>
        <w:r w:rsidR="00683738">
          <w:rPr>
            <w:noProof/>
            <w:webHidden/>
          </w:rPr>
          <w:tab/>
        </w:r>
        <w:r w:rsidR="00683738">
          <w:rPr>
            <w:noProof/>
            <w:webHidden/>
          </w:rPr>
          <w:fldChar w:fldCharType="begin"/>
        </w:r>
        <w:r w:rsidR="00683738">
          <w:rPr>
            <w:noProof/>
            <w:webHidden/>
          </w:rPr>
          <w:instrText xml:space="preserve"> PAGEREF _Toc105157604 \h </w:instrText>
        </w:r>
        <w:r w:rsidR="00683738">
          <w:rPr>
            <w:noProof/>
            <w:webHidden/>
          </w:rPr>
        </w:r>
        <w:r w:rsidR="00683738">
          <w:rPr>
            <w:noProof/>
            <w:webHidden/>
          </w:rPr>
          <w:fldChar w:fldCharType="separate"/>
        </w:r>
        <w:r w:rsidR="00683738">
          <w:rPr>
            <w:noProof/>
            <w:webHidden/>
          </w:rPr>
          <w:t>8</w:t>
        </w:r>
        <w:r w:rsidR="00683738">
          <w:rPr>
            <w:noProof/>
            <w:webHidden/>
          </w:rPr>
          <w:fldChar w:fldCharType="end"/>
        </w:r>
      </w:hyperlink>
    </w:p>
    <w:p w14:paraId="0B49E1A9" w14:textId="40462AF2" w:rsidR="00683738" w:rsidRDefault="001F07C8">
      <w:pPr>
        <w:pStyle w:val="TOC1"/>
        <w:rPr>
          <w:rFonts w:asciiTheme="minorHAnsi" w:eastAsiaTheme="minorEastAsia" w:hAnsiTheme="minorHAnsi"/>
          <w:caps w:val="0"/>
          <w:color w:val="auto"/>
          <w:sz w:val="22"/>
        </w:rPr>
      </w:pPr>
      <w:hyperlink w:anchor="_Toc105157605" w:history="1">
        <w:r w:rsidR="00683738" w:rsidRPr="00E32A64">
          <w:rPr>
            <w:rStyle w:val="Hyperlink"/>
          </w:rPr>
          <w:t>3.</w:t>
        </w:r>
        <w:r w:rsidR="00683738">
          <w:rPr>
            <w:rFonts w:asciiTheme="minorHAnsi" w:eastAsiaTheme="minorEastAsia" w:hAnsiTheme="minorHAnsi"/>
            <w:caps w:val="0"/>
            <w:color w:val="auto"/>
            <w:sz w:val="22"/>
          </w:rPr>
          <w:tab/>
        </w:r>
        <w:r w:rsidR="00683738" w:rsidRPr="00E32A64">
          <w:rPr>
            <w:rStyle w:val="Hyperlink"/>
          </w:rPr>
          <w:t>Results</w:t>
        </w:r>
        <w:r w:rsidR="00683738">
          <w:rPr>
            <w:webHidden/>
          </w:rPr>
          <w:tab/>
        </w:r>
        <w:r w:rsidR="00683738">
          <w:rPr>
            <w:webHidden/>
          </w:rPr>
          <w:fldChar w:fldCharType="begin"/>
        </w:r>
        <w:r w:rsidR="00683738">
          <w:rPr>
            <w:webHidden/>
          </w:rPr>
          <w:instrText xml:space="preserve"> PAGEREF _Toc105157605 \h </w:instrText>
        </w:r>
        <w:r w:rsidR="00683738">
          <w:rPr>
            <w:webHidden/>
          </w:rPr>
        </w:r>
        <w:r w:rsidR="00683738">
          <w:rPr>
            <w:webHidden/>
          </w:rPr>
          <w:fldChar w:fldCharType="separate"/>
        </w:r>
        <w:r w:rsidR="00683738">
          <w:rPr>
            <w:webHidden/>
          </w:rPr>
          <w:t>9</w:t>
        </w:r>
        <w:r w:rsidR="00683738">
          <w:rPr>
            <w:webHidden/>
          </w:rPr>
          <w:fldChar w:fldCharType="end"/>
        </w:r>
      </w:hyperlink>
    </w:p>
    <w:p w14:paraId="2C62C452" w14:textId="39FBC3CD" w:rsidR="00683738" w:rsidRDefault="001F07C8">
      <w:pPr>
        <w:pStyle w:val="TOC2"/>
        <w:rPr>
          <w:rFonts w:asciiTheme="minorHAnsi" w:eastAsiaTheme="minorEastAsia" w:hAnsiTheme="minorHAnsi"/>
          <w:noProof/>
          <w:color w:val="auto"/>
          <w:sz w:val="22"/>
        </w:rPr>
      </w:pPr>
      <w:hyperlink w:anchor="_Toc105157606" w:history="1">
        <w:r w:rsidR="00683738" w:rsidRPr="00E32A64">
          <w:rPr>
            <w:rStyle w:val="Hyperlink"/>
            <w:noProof/>
          </w:rPr>
          <w:t>3.1</w:t>
        </w:r>
        <w:r w:rsidR="00683738">
          <w:rPr>
            <w:rFonts w:asciiTheme="minorHAnsi" w:eastAsiaTheme="minorEastAsia" w:hAnsiTheme="minorHAnsi"/>
            <w:noProof/>
            <w:color w:val="auto"/>
            <w:sz w:val="22"/>
          </w:rPr>
          <w:tab/>
        </w:r>
        <w:r w:rsidR="00683738" w:rsidRPr="00E32A64">
          <w:rPr>
            <w:rStyle w:val="Hyperlink"/>
            <w:noProof/>
          </w:rPr>
          <w:t>Results Subheading</w:t>
        </w:r>
        <w:r w:rsidR="00683738">
          <w:rPr>
            <w:noProof/>
            <w:webHidden/>
          </w:rPr>
          <w:tab/>
        </w:r>
        <w:r w:rsidR="00683738">
          <w:rPr>
            <w:noProof/>
            <w:webHidden/>
          </w:rPr>
          <w:fldChar w:fldCharType="begin"/>
        </w:r>
        <w:r w:rsidR="00683738">
          <w:rPr>
            <w:noProof/>
            <w:webHidden/>
          </w:rPr>
          <w:instrText xml:space="preserve"> PAGEREF _Toc105157606 \h </w:instrText>
        </w:r>
        <w:r w:rsidR="00683738">
          <w:rPr>
            <w:noProof/>
            <w:webHidden/>
          </w:rPr>
        </w:r>
        <w:r w:rsidR="00683738">
          <w:rPr>
            <w:noProof/>
            <w:webHidden/>
          </w:rPr>
          <w:fldChar w:fldCharType="separate"/>
        </w:r>
        <w:r w:rsidR="00683738">
          <w:rPr>
            <w:noProof/>
            <w:webHidden/>
          </w:rPr>
          <w:t>9</w:t>
        </w:r>
        <w:r w:rsidR="00683738">
          <w:rPr>
            <w:noProof/>
            <w:webHidden/>
          </w:rPr>
          <w:fldChar w:fldCharType="end"/>
        </w:r>
      </w:hyperlink>
    </w:p>
    <w:p w14:paraId="641252E8" w14:textId="41490B94" w:rsidR="00683738" w:rsidRDefault="001F07C8">
      <w:pPr>
        <w:pStyle w:val="TOC1"/>
        <w:rPr>
          <w:rFonts w:asciiTheme="minorHAnsi" w:eastAsiaTheme="minorEastAsia" w:hAnsiTheme="minorHAnsi"/>
          <w:caps w:val="0"/>
          <w:color w:val="auto"/>
          <w:sz w:val="22"/>
        </w:rPr>
      </w:pPr>
      <w:hyperlink w:anchor="_Toc105157607" w:history="1">
        <w:r w:rsidR="00683738" w:rsidRPr="00E32A64">
          <w:rPr>
            <w:rStyle w:val="Hyperlink"/>
          </w:rPr>
          <w:t>4.</w:t>
        </w:r>
        <w:r w:rsidR="00683738">
          <w:rPr>
            <w:rFonts w:asciiTheme="minorHAnsi" w:eastAsiaTheme="minorEastAsia" w:hAnsiTheme="minorHAnsi"/>
            <w:caps w:val="0"/>
            <w:color w:val="auto"/>
            <w:sz w:val="22"/>
          </w:rPr>
          <w:tab/>
        </w:r>
        <w:r w:rsidR="00683738" w:rsidRPr="00E32A64">
          <w:rPr>
            <w:rStyle w:val="Hyperlink"/>
          </w:rPr>
          <w:t>Conclusion</w:t>
        </w:r>
        <w:r w:rsidR="00683738">
          <w:rPr>
            <w:webHidden/>
          </w:rPr>
          <w:tab/>
        </w:r>
        <w:r w:rsidR="00683738">
          <w:rPr>
            <w:webHidden/>
          </w:rPr>
          <w:fldChar w:fldCharType="begin"/>
        </w:r>
        <w:r w:rsidR="00683738">
          <w:rPr>
            <w:webHidden/>
          </w:rPr>
          <w:instrText xml:space="preserve"> PAGEREF _Toc105157607 \h </w:instrText>
        </w:r>
        <w:r w:rsidR="00683738">
          <w:rPr>
            <w:webHidden/>
          </w:rPr>
        </w:r>
        <w:r w:rsidR="00683738">
          <w:rPr>
            <w:webHidden/>
          </w:rPr>
          <w:fldChar w:fldCharType="separate"/>
        </w:r>
        <w:r w:rsidR="00683738">
          <w:rPr>
            <w:webHidden/>
          </w:rPr>
          <w:t>10</w:t>
        </w:r>
        <w:r w:rsidR="00683738">
          <w:rPr>
            <w:webHidden/>
          </w:rPr>
          <w:fldChar w:fldCharType="end"/>
        </w:r>
      </w:hyperlink>
    </w:p>
    <w:p w14:paraId="2E03754F" w14:textId="46E1C2F8" w:rsidR="00683738" w:rsidRDefault="001F07C8">
      <w:pPr>
        <w:pStyle w:val="TOC2"/>
        <w:rPr>
          <w:rFonts w:asciiTheme="minorHAnsi" w:eastAsiaTheme="minorEastAsia" w:hAnsiTheme="minorHAnsi"/>
          <w:noProof/>
          <w:color w:val="auto"/>
          <w:sz w:val="22"/>
        </w:rPr>
      </w:pPr>
      <w:hyperlink w:anchor="_Toc105157608" w:history="1">
        <w:r w:rsidR="00683738" w:rsidRPr="00E32A64">
          <w:rPr>
            <w:rStyle w:val="Hyperlink"/>
            <w:noProof/>
          </w:rPr>
          <w:t>4.1</w:t>
        </w:r>
        <w:r w:rsidR="00683738">
          <w:rPr>
            <w:rFonts w:asciiTheme="minorHAnsi" w:eastAsiaTheme="minorEastAsia" w:hAnsiTheme="minorHAnsi"/>
            <w:noProof/>
            <w:color w:val="auto"/>
            <w:sz w:val="22"/>
          </w:rPr>
          <w:tab/>
        </w:r>
        <w:r w:rsidR="00683738" w:rsidRPr="00E32A64">
          <w:rPr>
            <w:rStyle w:val="Hyperlink"/>
            <w:noProof/>
          </w:rPr>
          <w:t>Conclusion Subheading</w:t>
        </w:r>
        <w:r w:rsidR="00683738">
          <w:rPr>
            <w:noProof/>
            <w:webHidden/>
          </w:rPr>
          <w:tab/>
        </w:r>
        <w:r w:rsidR="00683738">
          <w:rPr>
            <w:noProof/>
            <w:webHidden/>
          </w:rPr>
          <w:fldChar w:fldCharType="begin"/>
        </w:r>
        <w:r w:rsidR="00683738">
          <w:rPr>
            <w:noProof/>
            <w:webHidden/>
          </w:rPr>
          <w:instrText xml:space="preserve"> PAGEREF _Toc105157608 \h </w:instrText>
        </w:r>
        <w:r w:rsidR="00683738">
          <w:rPr>
            <w:noProof/>
            <w:webHidden/>
          </w:rPr>
        </w:r>
        <w:r w:rsidR="00683738">
          <w:rPr>
            <w:noProof/>
            <w:webHidden/>
          </w:rPr>
          <w:fldChar w:fldCharType="separate"/>
        </w:r>
        <w:r w:rsidR="00683738">
          <w:rPr>
            <w:noProof/>
            <w:webHidden/>
          </w:rPr>
          <w:t>10</w:t>
        </w:r>
        <w:r w:rsidR="00683738">
          <w:rPr>
            <w:noProof/>
            <w:webHidden/>
          </w:rPr>
          <w:fldChar w:fldCharType="end"/>
        </w:r>
      </w:hyperlink>
    </w:p>
    <w:p w14:paraId="55B8282C" w14:textId="0876E227" w:rsidR="00683738" w:rsidRDefault="001F07C8">
      <w:pPr>
        <w:pStyle w:val="TOC1"/>
        <w:rPr>
          <w:rFonts w:asciiTheme="minorHAnsi" w:eastAsiaTheme="minorEastAsia" w:hAnsiTheme="minorHAnsi"/>
          <w:caps w:val="0"/>
          <w:color w:val="auto"/>
          <w:sz w:val="22"/>
        </w:rPr>
      </w:pPr>
      <w:hyperlink w:anchor="_Toc105157609" w:history="1">
        <w:r w:rsidR="00683738" w:rsidRPr="00E32A64">
          <w:rPr>
            <w:rStyle w:val="Hyperlink"/>
          </w:rPr>
          <w:t>References</w:t>
        </w:r>
        <w:r w:rsidR="00683738">
          <w:rPr>
            <w:webHidden/>
          </w:rPr>
          <w:tab/>
        </w:r>
        <w:r w:rsidR="00683738">
          <w:rPr>
            <w:webHidden/>
          </w:rPr>
          <w:fldChar w:fldCharType="begin"/>
        </w:r>
        <w:r w:rsidR="00683738">
          <w:rPr>
            <w:webHidden/>
          </w:rPr>
          <w:instrText xml:space="preserve"> PAGEREF _Toc105157609 \h </w:instrText>
        </w:r>
        <w:r w:rsidR="00683738">
          <w:rPr>
            <w:webHidden/>
          </w:rPr>
        </w:r>
        <w:r w:rsidR="00683738">
          <w:rPr>
            <w:webHidden/>
          </w:rPr>
          <w:fldChar w:fldCharType="separate"/>
        </w:r>
        <w:r w:rsidR="00683738">
          <w:rPr>
            <w:webHidden/>
          </w:rPr>
          <w:t>11</w:t>
        </w:r>
        <w:r w:rsidR="00683738">
          <w:rPr>
            <w:webHidden/>
          </w:rPr>
          <w:fldChar w:fldCharType="end"/>
        </w:r>
      </w:hyperlink>
    </w:p>
    <w:p w14:paraId="14E9FCF9" w14:textId="7EE83A6D" w:rsidR="00683738" w:rsidRDefault="001F07C8">
      <w:pPr>
        <w:pStyle w:val="TOC1"/>
        <w:rPr>
          <w:rFonts w:asciiTheme="minorHAnsi" w:eastAsiaTheme="minorEastAsia" w:hAnsiTheme="minorHAnsi"/>
          <w:caps w:val="0"/>
          <w:color w:val="auto"/>
          <w:sz w:val="22"/>
        </w:rPr>
      </w:pPr>
      <w:hyperlink w:anchor="_Toc105157610" w:history="1">
        <w:r w:rsidR="00683738" w:rsidRPr="00E32A64">
          <w:rPr>
            <w:rStyle w:val="Hyperlink"/>
          </w:rPr>
          <w:t>Appendix: TITLE</w:t>
        </w:r>
        <w:r w:rsidR="00683738">
          <w:rPr>
            <w:webHidden/>
          </w:rPr>
          <w:tab/>
        </w:r>
        <w:r w:rsidR="00683738">
          <w:rPr>
            <w:webHidden/>
          </w:rPr>
          <w:fldChar w:fldCharType="begin"/>
        </w:r>
        <w:r w:rsidR="00683738">
          <w:rPr>
            <w:webHidden/>
          </w:rPr>
          <w:instrText xml:space="preserve"> PAGEREF _Toc105157610 \h </w:instrText>
        </w:r>
        <w:r w:rsidR="00683738">
          <w:rPr>
            <w:webHidden/>
          </w:rPr>
        </w:r>
        <w:r w:rsidR="00683738">
          <w:rPr>
            <w:webHidden/>
          </w:rPr>
          <w:fldChar w:fldCharType="separate"/>
        </w:r>
        <w:r w:rsidR="00683738">
          <w:rPr>
            <w:webHidden/>
          </w:rPr>
          <w:t>12</w:t>
        </w:r>
        <w:r w:rsidR="00683738">
          <w:rPr>
            <w:webHidden/>
          </w:rPr>
          <w:fldChar w:fldCharType="end"/>
        </w:r>
      </w:hyperlink>
    </w:p>
    <w:p w14:paraId="17DBAAEC" w14:textId="77777777" w:rsidR="0048232C" w:rsidRPr="00B76079" w:rsidRDefault="0048232C" w:rsidP="00DA1A3D">
      <w:pPr>
        <w:spacing w:line="480" w:lineRule="auto"/>
        <w:jc w:val="right"/>
        <w:sectPr w:rsidR="0048232C" w:rsidRPr="00B76079" w:rsidSect="00B76079">
          <w:pgSz w:w="12240" w:h="15840"/>
          <w:pgMar w:top="1440" w:right="1440" w:bottom="1440" w:left="1440" w:header="720" w:footer="720" w:gutter="0"/>
          <w:cols w:space="720"/>
          <w:titlePg/>
          <w:docGrid w:linePitch="360"/>
        </w:sectPr>
      </w:pPr>
      <w:r>
        <w:fldChar w:fldCharType="end"/>
      </w:r>
    </w:p>
    <w:bookmarkStart w:id="6" w:name="_Toc45285794" w:displacedByCustomXml="next"/>
    <w:bookmarkStart w:id="7" w:name="_Toc45285707" w:displacedByCustomXml="next"/>
    <w:bookmarkStart w:id="8" w:name="_Toc45285615" w:displacedByCustomXml="next"/>
    <w:bookmarkStart w:id="9" w:name="_Toc45285594" w:displacedByCustomXml="next"/>
    <w:bookmarkStart w:id="10" w:name="_Toc105157596" w:displacedByCustomXml="next"/>
    <w:bookmarkStart w:id="11" w:name="_Toc45620805" w:displacedByCustomXml="next"/>
    <w:sdt>
      <w:sdtPr>
        <w:alias w:val="Abstract Heading (required, locked)"/>
        <w:tag w:val="Abstract Heading (required, locked)"/>
        <w:id w:val="258495791"/>
        <w:lock w:val="sdtContentLocked"/>
        <w:placeholder>
          <w:docPart w:val="20D21A8C787749329CCEF19A7820DAFE"/>
        </w:placeholder>
      </w:sdtPr>
      <w:sdtEndPr/>
      <w:sdtContent>
        <w:p w14:paraId="6138E544" w14:textId="77777777" w:rsidR="0048232C" w:rsidRDefault="0048232C" w:rsidP="00DA1A3D">
          <w:pPr>
            <w:pStyle w:val="Heading1"/>
          </w:pPr>
          <w:r>
            <w:t>Abstract</w:t>
          </w:r>
        </w:p>
        <w:bookmarkEnd w:id="6" w:displacedByCustomXml="next"/>
        <w:bookmarkEnd w:id="7" w:displacedByCustomXml="next"/>
        <w:bookmarkEnd w:id="8" w:displacedByCustomXml="next"/>
        <w:bookmarkEnd w:id="9" w:displacedByCustomXml="next"/>
      </w:sdtContent>
    </w:sdt>
    <w:bookmarkEnd w:id="10" w:displacedByCustomXml="prev"/>
    <w:bookmarkEnd w:id="11" w:displacedByCustomXml="prev"/>
    <w:bookmarkStart w:id="12" w:name="_Hlk47968453" w:displacedByCustomXml="next"/>
    <w:bookmarkStart w:id="13" w:name="_Hlk47968209" w:displacedByCustomXml="next"/>
    <w:sdt>
      <w:sdtPr>
        <w:id w:val="-264241254"/>
        <w:lock w:val="contentLocked"/>
        <w:placeholder>
          <w:docPart w:val="20D21A8C787749329CCEF19A7820DAFE"/>
        </w:placeholder>
        <w:group/>
      </w:sdtPr>
      <w:sdtEndPr/>
      <w:sdtContent>
        <w:p w14:paraId="5EC0511F" w14:textId="77777777" w:rsidR="0048232C" w:rsidRDefault="001F07C8" w:rsidP="00DA1A3D">
          <w:pPr>
            <w:pStyle w:val="CustomAbstractPage2"/>
          </w:pPr>
          <w:sdt>
            <w:sdtPr>
              <w:alias w:val="Thesis Title (2 of 2)"/>
              <w:tag w:val="Thesis Title (2 of 2)"/>
              <w:id w:val="1889832062"/>
              <w:placeholder>
                <w:docPart w:val="AF1349EDB61E4BEE8AE4C96409E8949C"/>
              </w:placeholder>
              <w:showingPlcHdr/>
              <w15:color w:val="FF0000"/>
            </w:sdtPr>
            <w:sdtEndPr/>
            <w:sdtContent>
              <w:r w:rsidR="0048232C" w:rsidRPr="00807322">
                <w:rPr>
                  <w:rStyle w:val="PlaceholderText"/>
                  <w:color w:val="auto"/>
                </w:rPr>
                <w:t>[Type Thesis Title Using Title Case]</w:t>
              </w:r>
            </w:sdtContent>
          </w:sdt>
        </w:p>
      </w:sdtContent>
    </w:sdt>
    <w:bookmarkEnd w:id="12" w:displacedByCustomXml="prev"/>
    <w:bookmarkEnd w:id="13" w:displacedByCustomXml="next"/>
    <w:sdt>
      <w:sdtPr>
        <w:id w:val="587821382"/>
        <w:lock w:val="contentLocked"/>
        <w:placeholder>
          <w:docPart w:val="20D21A8C787749329CCEF19A7820DAFE"/>
        </w:placeholder>
        <w:group/>
      </w:sdtPr>
      <w:sdtEndPr/>
      <w:sdtContent>
        <w:sdt>
          <w:sdtPr>
            <w:alias w:val="Author Names (4 of 4)"/>
            <w:tag w:val="Author Names (4 of 4)"/>
            <w:id w:val="-1896268893"/>
            <w:lock w:val="sdtLocked"/>
            <w:placeholder>
              <w:docPart w:val="350D84AF51AD403C962BA42A7895FE9E"/>
            </w:placeholder>
            <w:showingPlcHdr/>
            <w15:color w:val="FF0000"/>
          </w:sdtPr>
          <w:sdtEndPr/>
          <w:sdtContent>
            <w:p w14:paraId="12F4EFED" w14:textId="43BF02E7" w:rsidR="0048232C" w:rsidRDefault="0048232C" w:rsidP="00DA1A3D">
              <w:pPr>
                <w:pStyle w:val="CustomAbstractPage1"/>
              </w:pPr>
              <w:r w:rsidRPr="00B42F7B">
                <w:rPr>
                  <w:rStyle w:val="PlaceholderText"/>
                  <w:color w:val="auto"/>
                </w:rPr>
                <w:t xml:space="preserve">[Type </w:t>
              </w:r>
              <w:r>
                <w:rPr>
                  <w:rStyle w:val="PlaceholderText"/>
                  <w:color w:val="auto"/>
                </w:rPr>
                <w:t xml:space="preserve">Name of Individual OR </w:t>
              </w:r>
              <w:r w:rsidRPr="00B42F7B">
                <w:rPr>
                  <w:rStyle w:val="PlaceholderText"/>
                  <w:color w:val="auto"/>
                </w:rPr>
                <w:t>Team Member 1 Name</w:t>
              </w:r>
              <w:r w:rsidRPr="004C78B3">
                <w:rPr>
                  <w:rStyle w:val="CharactersOnlySuperscript"/>
                </w:rPr>
                <w:t>1</w:t>
              </w:r>
              <w:r w:rsidRPr="00B42F7B">
                <w:rPr>
                  <w:rStyle w:val="PlaceholderText"/>
                  <w:color w:val="auto"/>
                </w:rPr>
                <w:t>, Team Member 2 Name</w:t>
              </w:r>
              <w:r w:rsidRPr="004C78B3">
                <w:rPr>
                  <w:rStyle w:val="CharactersOnlySuperscript"/>
                </w:rPr>
                <w:t>2</w:t>
              </w:r>
              <w:r w:rsidRPr="00B42F7B">
                <w:rPr>
                  <w:rStyle w:val="PlaceholderText"/>
                  <w:color w:val="auto"/>
                </w:rPr>
                <w:t xml:space="preserve">, </w:t>
              </w:r>
              <w:r w:rsidR="00F37B4B">
                <w:rPr>
                  <w:rStyle w:val="PlaceholderText"/>
                  <w:color w:val="auto"/>
                </w:rPr>
                <w:t>and Team Member 3 Name</w:t>
              </w:r>
              <w:r w:rsidR="00F37B4B" w:rsidRPr="00F37B4B">
                <w:rPr>
                  <w:rStyle w:val="PlaceholderText"/>
                  <w:color w:val="auto"/>
                  <w:vertAlign w:val="superscript"/>
                </w:rPr>
                <w:t>3</w:t>
              </w:r>
              <w:r w:rsidRPr="00B42F7B">
                <w:rPr>
                  <w:rStyle w:val="PlaceholderText"/>
                  <w:color w:val="auto"/>
                </w:rPr>
                <w:t>]</w:t>
              </w:r>
            </w:p>
          </w:sdtContent>
        </w:sdt>
      </w:sdtContent>
    </w:sdt>
    <w:p w14:paraId="59A50C85" w14:textId="77777777" w:rsidR="0048232C" w:rsidRPr="004E0B44" w:rsidRDefault="0048232C" w:rsidP="00DA1A3D">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724191566"/>
          <w:lock w:val="contentLocked"/>
          <w:placeholder>
            <w:docPart w:val="6A5FAD50C37542E2B73BF27D990C8167"/>
          </w:placeholder>
          <w:group/>
        </w:sdtPr>
        <w:sdtEndPr/>
        <w:sdtContent>
          <w:r>
            <w:t xml:space="preserve"> of </w:t>
          </w:r>
        </w:sdtContent>
      </w:sdt>
      <w:sdt>
        <w:sdtPr>
          <w:alias w:val="Individual Primary Department OR Team Member 2 Department(s) (or remove line)"/>
          <w:tag w:val="Individual Primary Department OR Team Member 2 Department(s) (or remove line)"/>
          <w:id w:val="-1904285694"/>
          <w:lock w:val="sdtLocked"/>
          <w:placeholder>
            <w:docPart w:val="6A5FAD50C37542E2B73BF27D990C8167"/>
          </w:placeholder>
          <w:showingPlcHdr/>
          <w15:color w:val="FF0000"/>
        </w:sdtPr>
        <w:sdtEndPr/>
        <w:sdtContent>
          <w:r w:rsidRPr="00E42BB1">
            <w:rPr>
              <w:rStyle w:val="PlaceholderText"/>
              <w:color w:val="auto"/>
            </w:rPr>
            <w:t xml:space="preserve">[Type Individual </w:t>
          </w:r>
          <w:r>
            <w:rPr>
              <w:rStyle w:val="PlaceholderText"/>
              <w:color w:val="auto"/>
            </w:rPr>
            <w:t>Primary</w:t>
          </w:r>
          <w:r w:rsidRPr="00E42BB1">
            <w:rPr>
              <w:rStyle w:val="PlaceholderText"/>
              <w:color w:val="auto"/>
            </w:rPr>
            <w:t xml:space="preserve"> Department OR Team Member </w:t>
          </w:r>
          <w:r>
            <w:rPr>
              <w:rStyle w:val="PlaceholderText"/>
              <w:color w:val="auto"/>
            </w:rPr>
            <w:t>1</w:t>
          </w:r>
          <w:r w:rsidRPr="00E42BB1">
            <w:rPr>
              <w:rStyle w:val="PlaceholderText"/>
              <w:color w:val="auto"/>
            </w:rPr>
            <w:t xml:space="preserve"> Department(s)</w:t>
          </w:r>
          <w:r>
            <w:rPr>
              <w:rStyle w:val="CharactersOnlySuperscript"/>
              <w:color w:val="auto"/>
            </w:rPr>
            <w:t>1</w:t>
          </w:r>
          <w:r w:rsidRPr="00E42BB1">
            <w:rPr>
              <w:rStyle w:val="PlaceholderText"/>
              <w:color w:val="auto"/>
            </w:rPr>
            <w:t>]</w:t>
          </w:r>
        </w:sdtContent>
      </w:sdt>
    </w:p>
    <w:p w14:paraId="2BDE37B7" w14:textId="77777777" w:rsidR="0048232C" w:rsidRDefault="0048232C" w:rsidP="00DA1A3D">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283031835"/>
          <w:lock w:val="contentLocked"/>
          <w:placeholder>
            <w:docPart w:val="616C02FCA25C4CEEAEEA27F70CD65B9B"/>
          </w:placeholder>
          <w:group/>
        </w:sdtPr>
        <w:sdtEndPr/>
        <w:sdtContent>
          <w:r>
            <w:t xml:space="preserve"> of </w:t>
          </w:r>
        </w:sdtContent>
      </w:sdt>
      <w:sdt>
        <w:sdtPr>
          <w:alias w:val="Individual Secondary Department OR Team Member 2 Department(s) (or remove line)"/>
          <w:tag w:val="Individual Secondary Department OR Team Member 2 Department(s) (or remove line)"/>
          <w:id w:val="497001487"/>
          <w:placeholder>
            <w:docPart w:val="B80BFB59EB0349EEBA28E51BCB513C72"/>
          </w:placeholder>
          <w:showingPlcHdr/>
        </w:sdtPr>
        <w:sdtEndPr/>
        <w:sdtContent>
          <w:r w:rsidRPr="00E42BB1">
            <w:rPr>
              <w:rStyle w:val="PlaceholderText"/>
              <w:color w:val="auto"/>
            </w:rPr>
            <w:t xml:space="preserve">[Type Individual </w:t>
          </w:r>
          <w:r>
            <w:rPr>
              <w:rStyle w:val="PlaceholderText"/>
              <w:color w:val="auto"/>
            </w:rPr>
            <w:t>Secondary</w:t>
          </w:r>
          <w:r w:rsidRPr="00E42BB1">
            <w:rPr>
              <w:rStyle w:val="PlaceholderText"/>
              <w:color w:val="auto"/>
            </w:rPr>
            <w:t xml:space="preserve"> Department OR Team Member </w:t>
          </w:r>
          <w:r>
            <w:rPr>
              <w:rStyle w:val="PlaceholderText"/>
              <w:color w:val="auto"/>
            </w:rPr>
            <w:t>2</w:t>
          </w:r>
          <w:r w:rsidRPr="00E42BB1">
            <w:rPr>
              <w:rStyle w:val="PlaceholderText"/>
              <w:color w:val="auto"/>
            </w:rPr>
            <w:t xml:space="preserve"> Department(s)</w:t>
          </w:r>
          <w:r>
            <w:rPr>
              <w:rStyle w:val="CharactersOnlySuperscript"/>
              <w:color w:val="auto"/>
            </w:rPr>
            <w:t>2</w:t>
          </w:r>
          <w:r w:rsidRPr="00E42BB1">
            <w:rPr>
              <w:rStyle w:val="PlaceholderText"/>
              <w:color w:val="auto"/>
            </w:rPr>
            <w:t>]</w:t>
          </w:r>
        </w:sdtContent>
      </w:sdt>
    </w:p>
    <w:p w14:paraId="070C2274" w14:textId="77777777" w:rsidR="0048232C" w:rsidRDefault="0048232C" w:rsidP="00DA1A3D">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158731278"/>
          <w:lock w:val="contentLocked"/>
          <w:placeholder>
            <w:docPart w:val="B47D6DC80DA84C9F882DADD0A4CED701"/>
          </w:placeholder>
          <w:group/>
        </w:sdtPr>
        <w:sdtEndPr/>
        <w:sdtContent>
          <w:r>
            <w:t xml:space="preserve"> of </w:t>
          </w:r>
        </w:sdtContent>
      </w:sdt>
      <w:sdt>
        <w:sdtPr>
          <w:alias w:val="Team Member 3 Department(s) (or remove line)"/>
          <w:tag w:val="Team Member 3 Department(s) (or remove line)"/>
          <w:id w:val="1165446324"/>
          <w:placeholder>
            <w:docPart w:val="B47D6DC80DA84C9F882DADD0A4CED701"/>
          </w:placeholder>
          <w:showingPlcHdr/>
        </w:sdtPr>
        <w:sdtEndPr/>
        <w:sdtContent>
          <w:r w:rsidRPr="00E42BB1">
            <w:rPr>
              <w:rStyle w:val="PlaceholderText"/>
              <w:color w:val="auto"/>
            </w:rPr>
            <w:t xml:space="preserve">[Type Team Member </w:t>
          </w:r>
          <w:r>
            <w:rPr>
              <w:rStyle w:val="PlaceholderText"/>
              <w:color w:val="auto"/>
            </w:rPr>
            <w:t>3</w:t>
          </w:r>
          <w:r w:rsidRPr="00E42BB1">
            <w:rPr>
              <w:rStyle w:val="PlaceholderText"/>
              <w:color w:val="auto"/>
            </w:rPr>
            <w:t xml:space="preserve"> Department(s)</w:t>
          </w:r>
          <w:r>
            <w:rPr>
              <w:rStyle w:val="CharactersOnlySuperscript"/>
              <w:color w:val="auto"/>
            </w:rPr>
            <w:t>3</w:t>
          </w:r>
          <w:r w:rsidRPr="00E42BB1">
            <w:rPr>
              <w:rStyle w:val="PlaceholderText"/>
              <w:color w:val="auto"/>
            </w:rPr>
            <w:t>]</w:t>
          </w:r>
        </w:sdtContent>
      </w:sdt>
    </w:p>
    <w:p w14:paraId="77926DBD" w14:textId="77777777" w:rsidR="0048232C" w:rsidRDefault="0048232C" w:rsidP="00DA1A3D">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245232493"/>
          <w:lock w:val="contentLocked"/>
          <w:placeholder>
            <w:docPart w:val="95A234394E044A48B0E934AE0F7BCD60"/>
          </w:placeholder>
          <w:group/>
        </w:sdtPr>
        <w:sdtEndPr/>
        <w:sdtContent>
          <w:r>
            <w:t xml:space="preserve"> of </w:t>
          </w:r>
        </w:sdtContent>
      </w:sdt>
      <w:sdt>
        <w:sdtPr>
          <w:alias w:val="Team Member 4 Department(s) (or remove line)"/>
          <w:tag w:val="Team Member 4 Department(s) (or remove line)"/>
          <w:id w:val="39254502"/>
          <w:placeholder>
            <w:docPart w:val="95A234394E044A48B0E934AE0F7BCD60"/>
          </w:placeholder>
          <w:showingPlcHdr/>
        </w:sdtPr>
        <w:sdtEndPr/>
        <w:sdtContent>
          <w:r w:rsidRPr="00E42BB1">
            <w:rPr>
              <w:rStyle w:val="PlaceholderText"/>
              <w:color w:val="auto"/>
            </w:rPr>
            <w:t xml:space="preserve">[Type Team Member </w:t>
          </w:r>
          <w:r>
            <w:rPr>
              <w:rStyle w:val="PlaceholderText"/>
              <w:color w:val="auto"/>
            </w:rPr>
            <w:t>4</w:t>
          </w:r>
          <w:r w:rsidRPr="00E42BB1">
            <w:rPr>
              <w:rStyle w:val="PlaceholderText"/>
              <w:color w:val="auto"/>
            </w:rPr>
            <w:t xml:space="preserve"> Department(s)</w:t>
          </w:r>
          <w:r>
            <w:rPr>
              <w:rStyle w:val="CharactersOnlySuperscript"/>
              <w:color w:val="auto"/>
            </w:rPr>
            <w:t>4</w:t>
          </w:r>
          <w:r w:rsidRPr="00E42BB1">
            <w:rPr>
              <w:rStyle w:val="PlaceholderText"/>
              <w:color w:val="auto"/>
            </w:rPr>
            <w:t>]</w:t>
          </w:r>
        </w:sdtContent>
      </w:sdt>
    </w:p>
    <w:p w14:paraId="4788F54E" w14:textId="77777777" w:rsidR="0048232C" w:rsidRDefault="0048232C" w:rsidP="00DA1A3D">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827712275"/>
          <w:lock w:val="contentLocked"/>
          <w:placeholder>
            <w:docPart w:val="0ACBB90D38D44AFDBA652958CC45F3F5"/>
          </w:placeholder>
          <w:group/>
        </w:sdtPr>
        <w:sdtEndPr/>
        <w:sdtContent>
          <w:r>
            <w:t xml:space="preserve"> of </w:t>
          </w:r>
        </w:sdtContent>
      </w:sdt>
      <w:sdt>
        <w:sdtPr>
          <w:alias w:val="Team Member 5 Department(s) (or remove line)"/>
          <w:tag w:val="Team Member 5 Department(s) (or remove line)"/>
          <w:id w:val="-984001796"/>
          <w:placeholder>
            <w:docPart w:val="0ACBB90D38D44AFDBA652958CC45F3F5"/>
          </w:placeholder>
          <w:showingPlcHdr/>
        </w:sdtPr>
        <w:sdtEndPr/>
        <w:sdtContent>
          <w:r w:rsidRPr="00E42BB1">
            <w:rPr>
              <w:rStyle w:val="PlaceholderText"/>
              <w:color w:val="auto"/>
            </w:rPr>
            <w:t xml:space="preserve">[Type Team Member </w:t>
          </w:r>
          <w:r>
            <w:rPr>
              <w:rStyle w:val="PlaceholderText"/>
              <w:color w:val="auto"/>
            </w:rPr>
            <w:t>5</w:t>
          </w:r>
          <w:r w:rsidRPr="00E42BB1">
            <w:rPr>
              <w:rStyle w:val="PlaceholderText"/>
              <w:color w:val="auto"/>
            </w:rPr>
            <w:t xml:space="preserve"> Department(s)</w:t>
          </w:r>
          <w:r>
            <w:rPr>
              <w:rStyle w:val="CharactersOnlySuperscript"/>
              <w:color w:val="auto"/>
            </w:rPr>
            <w:t>5</w:t>
          </w:r>
          <w:r w:rsidRPr="00E42BB1">
            <w:rPr>
              <w:rStyle w:val="PlaceholderText"/>
              <w:color w:val="auto"/>
            </w:rPr>
            <w:t>]</w:t>
          </w:r>
        </w:sdtContent>
      </w:sdt>
    </w:p>
    <w:sdt>
      <w:sdtPr>
        <w:id w:val="-1715806465"/>
        <w:lock w:val="contentLocked"/>
        <w:placeholder>
          <w:docPart w:val="616C02FCA25C4CEEAEEA27F70CD65B9B"/>
        </w:placeholder>
        <w:group/>
      </w:sdtPr>
      <w:sdtEndPr/>
      <w:sdtContent>
        <w:p w14:paraId="6C377EBC" w14:textId="77777777" w:rsidR="0048232C" w:rsidRDefault="0048232C" w:rsidP="00DA1A3D">
          <w:pPr>
            <w:pStyle w:val="CustomAbstractPage2"/>
          </w:pPr>
          <w:r>
            <w:t>Texas A&amp;M University</w:t>
          </w:r>
        </w:p>
      </w:sdtContent>
    </w:sdt>
    <w:p w14:paraId="2805E47D" w14:textId="5DFDAA41" w:rsidR="0048232C" w:rsidRDefault="001F07C8" w:rsidP="00DA1A3D">
      <w:pPr>
        <w:pStyle w:val="CustomAbstractPage1"/>
      </w:pPr>
      <w:sdt>
        <w:sdtPr>
          <w:id w:val="1789239452"/>
          <w:lock w:val="contentLocked"/>
          <w:placeholder>
            <w:docPart w:val="616C02FCA25C4CEEAEEA27F70CD65B9B"/>
          </w:placeholder>
          <w:group/>
        </w:sdtPr>
        <w:sdtEndPr/>
        <w:sdtContent>
          <w:r w:rsidR="0048232C">
            <w:t xml:space="preserve">Faculty </w:t>
          </w:r>
          <w:r w:rsidR="001D39F2">
            <w:t xml:space="preserve">Research </w:t>
          </w:r>
          <w:r w:rsidR="0048232C">
            <w:t>Advisor:</w:t>
          </w:r>
        </w:sdtContent>
      </w:sdt>
      <w:r w:rsidR="0048232C">
        <w:t xml:space="preserve"> </w:t>
      </w:r>
      <w:sdt>
        <w:sdtPr>
          <w:alias w:val="Primary Faculty Advisor (2 of 2)"/>
          <w:tag w:val="Primary Faculty Advisor (2 of 2)"/>
          <w:id w:val="-1720892921"/>
          <w:lock w:val="sdtLocked"/>
          <w:placeholder>
            <w:docPart w:val="86DA71E3FF654C51A9EBDB3249C56EDE"/>
          </w:placeholder>
          <w:showingPlcHdr/>
          <w15:color w:val="FF0000"/>
        </w:sdtPr>
        <w:sdtEndPr/>
        <w:sdtContent>
          <w:r w:rsidR="0048232C" w:rsidRPr="002D4AEF">
            <w:rPr>
              <w:rStyle w:val="PlaceholderText"/>
              <w:color w:val="auto"/>
            </w:rPr>
            <w:t xml:space="preserve">[Type </w:t>
          </w:r>
          <w:r w:rsidR="001D39F2">
            <w:rPr>
              <w:rStyle w:val="PlaceholderText"/>
              <w:color w:val="auto"/>
            </w:rPr>
            <w:t xml:space="preserve">Dr. </w:t>
          </w:r>
          <w:r w:rsidR="007E03DE">
            <w:rPr>
              <w:rStyle w:val="PlaceholderText"/>
              <w:color w:val="auto"/>
            </w:rPr>
            <w:t xml:space="preserve">Full </w:t>
          </w:r>
          <w:r w:rsidR="0048232C" w:rsidRPr="002D4AEF">
            <w:rPr>
              <w:rStyle w:val="PlaceholderText"/>
              <w:color w:val="auto"/>
            </w:rPr>
            <w:t>Name of Primary</w:t>
          </w:r>
          <w:r w:rsidR="001D39F2">
            <w:rPr>
              <w:rStyle w:val="PlaceholderText"/>
              <w:color w:val="auto"/>
            </w:rPr>
            <w:t xml:space="preserve"> Faculty</w:t>
          </w:r>
          <w:r w:rsidR="0048232C" w:rsidRPr="002D4AEF">
            <w:rPr>
              <w:rStyle w:val="PlaceholderText"/>
              <w:color w:val="auto"/>
            </w:rPr>
            <w:t xml:space="preserve"> Advisor]</w:t>
          </w:r>
        </w:sdtContent>
      </w:sdt>
    </w:p>
    <w:p w14:paraId="051B625C" w14:textId="291D5406" w:rsidR="0048232C" w:rsidRDefault="0048232C" w:rsidP="00DA1A3D">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34640484"/>
          <w:lock w:val="contentLocked"/>
          <w:placeholder>
            <w:docPart w:val="616C02FCA25C4CEEAEEA27F70CD65B9B"/>
          </w:placeholder>
          <w:group/>
        </w:sdtPr>
        <w:sdtEndPr/>
        <w:sdtContent>
          <w:r>
            <w:t xml:space="preserve"> of</w:t>
          </w:r>
        </w:sdtContent>
      </w:sdt>
      <w:r>
        <w:t xml:space="preserve"> </w:t>
      </w:r>
      <w:sdt>
        <w:sdtPr>
          <w:alias w:val="Primary Faculty Advisor Department"/>
          <w:tag w:val="Primary Faculty Advisor Department"/>
          <w:id w:val="584114108"/>
          <w:lock w:val="sdtLocked"/>
          <w:placeholder>
            <w:docPart w:val="B5F691BC90AC4FA381C62E6F65B870E6"/>
          </w:placeholder>
          <w:showingPlcHdr/>
          <w15:color w:val="FF0000"/>
        </w:sdtPr>
        <w:sdtEndPr>
          <w:rPr>
            <w:color w:val="auto"/>
          </w:rPr>
        </w:sdtEndPr>
        <w:sdtContent>
          <w:r w:rsidRPr="002D4AEF">
            <w:rPr>
              <w:rStyle w:val="PlaceholderText"/>
              <w:color w:val="auto"/>
            </w:rPr>
            <w:t xml:space="preserve">[Type Primary </w:t>
          </w:r>
          <w:r w:rsidR="001D39F2">
            <w:rPr>
              <w:rStyle w:val="PlaceholderText"/>
              <w:color w:val="auto"/>
            </w:rPr>
            <w:t xml:space="preserve">Faculty </w:t>
          </w:r>
          <w:r w:rsidRPr="002D4AEF">
            <w:rPr>
              <w:rStyle w:val="PlaceholderText"/>
              <w:color w:val="auto"/>
            </w:rPr>
            <w:t>Advisor Department]</w:t>
          </w:r>
        </w:sdtContent>
      </w:sdt>
    </w:p>
    <w:sdt>
      <w:sdtPr>
        <w:id w:val="-670177987"/>
        <w:lock w:val="contentLocked"/>
        <w:placeholder>
          <w:docPart w:val="616C02FCA25C4CEEAEEA27F70CD65B9B"/>
        </w:placeholder>
        <w:group/>
      </w:sdtPr>
      <w:sdtEndPr/>
      <w:sdtContent>
        <w:p w14:paraId="069919D3" w14:textId="77777777" w:rsidR="0048232C" w:rsidRDefault="0048232C" w:rsidP="00DA1A3D">
          <w:pPr>
            <w:pStyle w:val="CustomAbstractPage2"/>
          </w:pPr>
          <w:r>
            <w:t>Texas A&amp;M University</w:t>
          </w:r>
        </w:p>
      </w:sdtContent>
    </w:sdt>
    <w:p w14:paraId="3A80622F" w14:textId="1F442096" w:rsidR="0048232C" w:rsidRDefault="001F07C8" w:rsidP="00DA1A3D">
      <w:pPr>
        <w:pStyle w:val="CustomAbstractPage1"/>
      </w:pPr>
      <w:sdt>
        <w:sdtPr>
          <w:id w:val="-2128845474"/>
          <w:lock w:val="contentLocked"/>
          <w:placeholder>
            <w:docPart w:val="616C02FCA25C4CEEAEEA27F70CD65B9B"/>
          </w:placeholder>
          <w:group/>
        </w:sdtPr>
        <w:sdtEndPr/>
        <w:sdtContent>
          <w:r w:rsidR="0048232C">
            <w:t xml:space="preserve">Faculty </w:t>
          </w:r>
          <w:r w:rsidR="001D39F2">
            <w:t xml:space="preserve">Research </w:t>
          </w:r>
          <w:r w:rsidR="0048232C">
            <w:t xml:space="preserve">Advisor: </w:t>
          </w:r>
        </w:sdtContent>
      </w:sdt>
      <w:sdt>
        <w:sdtPr>
          <w:alias w:val="Secondary Faculty Advisor (2 of 2) (or remove line)"/>
          <w:tag w:val="Secondary Faculty Advisor (2 of 2) (or remove line)"/>
          <w:id w:val="427239217"/>
          <w:placeholder>
            <w:docPart w:val="F46E041E754740C3878E35CFAF200729"/>
          </w:placeholder>
          <w:showingPlcHdr/>
        </w:sdtPr>
        <w:sdtEndPr/>
        <w:sdtContent>
          <w:r w:rsidR="0048232C" w:rsidRPr="00E42BB1">
            <w:rPr>
              <w:rStyle w:val="PlaceholderText"/>
              <w:color w:val="auto"/>
            </w:rPr>
            <w:t xml:space="preserve">[Type </w:t>
          </w:r>
          <w:r w:rsidR="001D39F2">
            <w:rPr>
              <w:rStyle w:val="PlaceholderText"/>
              <w:color w:val="auto"/>
            </w:rPr>
            <w:t xml:space="preserve">Dr. </w:t>
          </w:r>
          <w:r w:rsidR="007E03DE">
            <w:rPr>
              <w:rStyle w:val="PlaceholderText"/>
              <w:color w:val="auto"/>
            </w:rPr>
            <w:t xml:space="preserve">Full </w:t>
          </w:r>
          <w:r w:rsidR="0048232C" w:rsidRPr="00E42BB1">
            <w:rPr>
              <w:rStyle w:val="PlaceholderText"/>
              <w:color w:val="auto"/>
            </w:rPr>
            <w:t xml:space="preserve">Name of Secondary </w:t>
          </w:r>
          <w:r w:rsidR="001D39F2">
            <w:rPr>
              <w:rStyle w:val="PlaceholderText"/>
              <w:color w:val="auto"/>
            </w:rPr>
            <w:t xml:space="preserve">Faculty </w:t>
          </w:r>
          <w:r w:rsidR="0048232C" w:rsidRPr="00E42BB1">
            <w:rPr>
              <w:rStyle w:val="PlaceholderText"/>
              <w:color w:val="auto"/>
            </w:rPr>
            <w:t>Advisor OR remove line]</w:t>
          </w:r>
        </w:sdtContent>
      </w:sdt>
    </w:p>
    <w:p w14:paraId="6A437732" w14:textId="0C19B360" w:rsidR="0048232C" w:rsidRDefault="0048232C" w:rsidP="00DA1A3D">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406390622"/>
          <w:lock w:val="contentLocked"/>
          <w:placeholder>
            <w:docPart w:val="23F4ACEF4AC7455EAC89E66090089650"/>
          </w:placeholder>
          <w:group/>
        </w:sdtPr>
        <w:sdtEndPr/>
        <w:sdtContent>
          <w:r>
            <w:t xml:space="preserve"> of</w:t>
          </w:r>
        </w:sdtContent>
      </w:sdt>
      <w:r>
        <w:t xml:space="preserve"> </w:t>
      </w:r>
      <w:sdt>
        <w:sdtPr>
          <w:alias w:val="Secondary Faculty Advisor Department (or remove line)"/>
          <w:tag w:val="Secondary Faculty Advisor Department (or remove line)"/>
          <w:id w:val="805815465"/>
          <w:placeholder>
            <w:docPart w:val="8891215B070B49A68E5BAB2AFB90994B"/>
          </w:placeholder>
          <w:showingPlcHdr/>
        </w:sdtPr>
        <w:sdtEndPr/>
        <w:sdtContent>
          <w:r w:rsidRPr="00E42BB1">
            <w:rPr>
              <w:rStyle w:val="PlaceholderText"/>
              <w:color w:val="auto"/>
            </w:rPr>
            <w:t xml:space="preserve">[Type Secondary </w:t>
          </w:r>
          <w:r w:rsidR="001D39F2">
            <w:rPr>
              <w:rStyle w:val="PlaceholderText"/>
              <w:color w:val="auto"/>
            </w:rPr>
            <w:t xml:space="preserve">Faculty </w:t>
          </w:r>
          <w:r w:rsidRPr="00E42BB1">
            <w:rPr>
              <w:rStyle w:val="PlaceholderText"/>
              <w:color w:val="auto"/>
            </w:rPr>
            <w:t>Advisor Department OR remove line]</w:t>
          </w:r>
        </w:sdtContent>
      </w:sdt>
    </w:p>
    <w:p w14:paraId="39409600" w14:textId="77777777" w:rsidR="0048232C" w:rsidRDefault="0048232C" w:rsidP="00DA1A3D">
      <w:pPr>
        <w:pStyle w:val="CustomAbstractPage2"/>
      </w:pPr>
      <w:r>
        <w:t>Texas A&amp;M University</w:t>
      </w:r>
    </w:p>
    <w:p w14:paraId="7DC759DC" w14:textId="77777777" w:rsidR="0048232C" w:rsidRDefault="0048232C" w:rsidP="00DA1A3D">
      <w:pPr>
        <w:pStyle w:val="BodyParagraphIndent"/>
      </w:pPr>
      <w:r>
        <w:t xml:space="preserve">[Type your Abstract. Your Abstract must be a “complete snapshot” of your manuscript and be a stand-alone piece. Since the text of the Abstract will be distributed widely through a variety of databases, formal citations, images, and complex equations should not be included. The Abstract should be between 250 and 500 words. </w:t>
      </w:r>
    </w:p>
    <w:p w14:paraId="63CF4149" w14:textId="77777777" w:rsidR="0048232C" w:rsidRDefault="0048232C" w:rsidP="00DA1A3D">
      <w:pPr>
        <w:pStyle w:val="BodyParagraphIndent"/>
      </w:pPr>
      <w:r>
        <w:t xml:space="preserve">The Abstract is a stand-alone section that appears in public databases without your thesis document and should not contain citations. </w:t>
      </w:r>
    </w:p>
    <w:p w14:paraId="728433B5" w14:textId="77777777" w:rsidR="00083A1F" w:rsidRDefault="0048232C" w:rsidP="00DA1A3D">
      <w:pPr>
        <w:pStyle w:val="BodyParagraphIndent"/>
      </w:pPr>
      <w:r>
        <w:lastRenderedPageBreak/>
        <w:t>The Abstract page is the first page of your document and will use Arabic page numbers starting with page 1. The rest of the pages in your document should continue with these Arabic numbers, including your appendices, if included.]</w:t>
      </w:r>
    </w:p>
    <w:p w14:paraId="21086ACF" w14:textId="0AC995CB" w:rsidR="0048232C" w:rsidRDefault="0048232C" w:rsidP="00DA1A3D">
      <w:pPr>
        <w:pStyle w:val="BodyParagraphIndent"/>
      </w:pPr>
      <w:r>
        <w:br w:type="page"/>
      </w:r>
    </w:p>
    <w:p w14:paraId="5AF64025" w14:textId="77777777" w:rsidR="0048232C" w:rsidRDefault="0048232C" w:rsidP="00DA1A3D">
      <w:pPr>
        <w:pStyle w:val="Heading1"/>
      </w:pPr>
      <w:bookmarkStart w:id="14" w:name="_Toc45285595"/>
      <w:bookmarkStart w:id="15" w:name="_Toc45285616"/>
      <w:bookmarkStart w:id="16" w:name="_Toc45285708"/>
      <w:bookmarkStart w:id="17" w:name="_Toc45285795"/>
      <w:bookmarkStart w:id="18" w:name="_Toc105157597"/>
      <w:r w:rsidRPr="002D75AE">
        <w:lastRenderedPageBreak/>
        <w:t>Dedication</w:t>
      </w:r>
      <w:bookmarkEnd w:id="14"/>
      <w:bookmarkEnd w:id="15"/>
      <w:bookmarkEnd w:id="16"/>
      <w:bookmarkEnd w:id="17"/>
      <w:bookmarkEnd w:id="18"/>
    </w:p>
    <w:p w14:paraId="3407A714" w14:textId="77777777" w:rsidR="0048232C" w:rsidRPr="00C952BC" w:rsidRDefault="0048232C" w:rsidP="00DA1A3D">
      <w:pPr>
        <w:pStyle w:val="HelpTextRemove"/>
      </w:pPr>
      <w:bookmarkStart w:id="19" w:name="_Hlk53404265"/>
      <w:r w:rsidRPr="00C952BC">
        <w:t>[</w:t>
      </w:r>
      <w:r>
        <w:t xml:space="preserve">PAGE </w:t>
      </w:r>
      <w:r w:rsidRPr="00C952BC">
        <w:t>INSTRUCTIONS]</w:t>
      </w:r>
      <w:r>
        <w:t xml:space="preserve"> </w:t>
      </w:r>
      <w:commentRangeStart w:id="20"/>
      <w:r>
        <w:t>[see comment]</w:t>
      </w:r>
      <w:commentRangeEnd w:id="20"/>
      <w:r w:rsidR="001B5AB0">
        <w:rPr>
          <w:rStyle w:val="CommentReference"/>
          <w:b w:val="0"/>
          <w:caps w:val="0"/>
          <w:color w:val="000000" w:themeColor="text1"/>
        </w:rPr>
        <w:commentReference w:id="20"/>
      </w:r>
    </w:p>
    <w:bookmarkEnd w:id="19"/>
    <w:p w14:paraId="24A189BA" w14:textId="77777777" w:rsidR="0048232C" w:rsidRDefault="0048232C" w:rsidP="00DA1A3D">
      <w:pPr>
        <w:pStyle w:val="BodyParagraphIndent"/>
      </w:pPr>
      <w:r>
        <w:t>The Dedication page:</w:t>
      </w:r>
    </w:p>
    <w:p w14:paraId="642D67C7" w14:textId="77777777" w:rsidR="0048232C" w:rsidRDefault="0048232C" w:rsidP="00DA1A3D">
      <w:pPr>
        <w:pStyle w:val="ListUnordered"/>
      </w:pPr>
      <w:r>
        <w:t xml:space="preserve">Is </w:t>
      </w:r>
      <w:proofErr w:type="gramStart"/>
      <w:r>
        <w:t>optional</w:t>
      </w:r>
      <w:proofErr w:type="gramEnd"/>
    </w:p>
    <w:p w14:paraId="3CF33AE0" w14:textId="77777777" w:rsidR="0048232C" w:rsidRDefault="0048232C" w:rsidP="00DA1A3D">
      <w:pPr>
        <w:pStyle w:val="ListUnordered"/>
      </w:pPr>
      <w:r>
        <w:t>Must be placed directly after the Abstract Page (page 1)</w:t>
      </w:r>
    </w:p>
    <w:p w14:paraId="5A266755" w14:textId="77777777" w:rsidR="0048232C" w:rsidRDefault="0048232C" w:rsidP="00DA1A3D">
      <w:pPr>
        <w:pStyle w:val="ListUnordered"/>
      </w:pPr>
      <w:r>
        <w:t>Limited to one page (no more than a few sentences)</w:t>
      </w:r>
    </w:p>
    <w:p w14:paraId="0E571E6B" w14:textId="77777777" w:rsidR="0048232C" w:rsidRDefault="0048232C" w:rsidP="00DA1A3D">
      <w:pPr>
        <w:pStyle w:val="ListUnordered"/>
      </w:pPr>
      <w:r>
        <w:t>The same font size and style as the other text in the thesis (however, if you prefer, your text can be centered and italics)</w:t>
      </w:r>
    </w:p>
    <w:p w14:paraId="3F36AFFC" w14:textId="77777777" w:rsidR="0048232C" w:rsidRDefault="0048232C" w:rsidP="00DA1A3D">
      <w:pPr>
        <w:pStyle w:val="ListUnordered"/>
      </w:pPr>
      <w:r>
        <w:t>Is meant to dedicate your work to a person or group and:</w:t>
      </w:r>
    </w:p>
    <w:p w14:paraId="300A2A78" w14:textId="77777777" w:rsidR="0048232C" w:rsidRDefault="0048232C" w:rsidP="00DA1A3D">
      <w:pPr>
        <w:pStyle w:val="ListUnordered"/>
        <w:numPr>
          <w:ilvl w:val="1"/>
          <w:numId w:val="2"/>
        </w:numPr>
      </w:pPr>
      <w:r>
        <w:t>Identifies the person or group (can be simple or use formal titles)</w:t>
      </w:r>
    </w:p>
    <w:p w14:paraId="110C01DB" w14:textId="77777777" w:rsidR="0048232C" w:rsidRDefault="0048232C" w:rsidP="00DA1A3D">
      <w:pPr>
        <w:pStyle w:val="ListUnordered"/>
        <w:numPr>
          <w:ilvl w:val="1"/>
          <w:numId w:val="2"/>
        </w:numPr>
      </w:pPr>
      <w:r>
        <w:t xml:space="preserve">Varies in style from formal to </w:t>
      </w:r>
      <w:proofErr w:type="gramStart"/>
      <w:r>
        <w:t>informal</w:t>
      </w:r>
      <w:proofErr w:type="gramEnd"/>
    </w:p>
    <w:p w14:paraId="14AFF43F" w14:textId="77777777" w:rsidR="0048232C" w:rsidRDefault="0048232C" w:rsidP="00DA1A3D">
      <w:pPr>
        <w:pStyle w:val="ListUnordered"/>
        <w:numPr>
          <w:ilvl w:val="1"/>
          <w:numId w:val="2"/>
        </w:numPr>
      </w:pPr>
      <w:r>
        <w:t xml:space="preserve">May include an explanation of why you chose the person or </w:t>
      </w:r>
      <w:proofErr w:type="gramStart"/>
      <w:r>
        <w:t>group</w:t>
      </w:r>
      <w:proofErr w:type="gramEnd"/>
    </w:p>
    <w:p w14:paraId="3D39C584" w14:textId="77777777" w:rsidR="0048232C" w:rsidRPr="00C952BC" w:rsidRDefault="0048232C" w:rsidP="00DA1A3D">
      <w:pPr>
        <w:pStyle w:val="HelpTextRemove"/>
      </w:pPr>
      <w:bookmarkStart w:id="21" w:name="_Hlk53404266"/>
      <w:r w:rsidRPr="00C952BC">
        <w:t xml:space="preserve">[MODIFY SAMPLE WORDING </w:t>
      </w:r>
      <w:r>
        <w:t>BELOW]</w:t>
      </w:r>
    </w:p>
    <w:bookmarkEnd w:id="21"/>
    <w:p w14:paraId="6C5B2E5E" w14:textId="77777777" w:rsidR="0048232C" w:rsidRPr="00504569" w:rsidRDefault="0048232C" w:rsidP="00DA1A3D">
      <w:pPr>
        <w:pStyle w:val="BodyParagraphDedicationonly"/>
      </w:pPr>
      <w:r>
        <w:t>[</w:t>
      </w:r>
      <w:r w:rsidRPr="00504569">
        <w:t xml:space="preserve">To our </w:t>
      </w:r>
      <w:r>
        <w:t>friends</w:t>
      </w:r>
      <w:r w:rsidRPr="00504569">
        <w:t xml:space="preserve">, </w:t>
      </w:r>
      <w:r>
        <w:t>families, instructors, and peers who supported us throughout the research process.]</w:t>
      </w:r>
    </w:p>
    <w:p w14:paraId="010ECF0D" w14:textId="77777777" w:rsidR="0048232C" w:rsidRDefault="0048232C" w:rsidP="00DA1A3D">
      <w:pPr>
        <w:spacing w:after="160" w:line="259" w:lineRule="auto"/>
      </w:pPr>
      <w:r>
        <w:br w:type="page"/>
      </w:r>
    </w:p>
    <w:bookmarkStart w:id="22" w:name="_Toc45285796" w:displacedByCustomXml="next"/>
    <w:bookmarkStart w:id="23" w:name="_Toc45285709" w:displacedByCustomXml="next"/>
    <w:bookmarkStart w:id="24" w:name="_Toc45285617" w:displacedByCustomXml="next"/>
    <w:bookmarkStart w:id="25" w:name="_Toc45285596" w:displacedByCustomXml="next"/>
    <w:bookmarkStart w:id="26" w:name="_Toc105157598" w:displacedByCustomXml="next"/>
    <w:sdt>
      <w:sdtPr>
        <w:alias w:val="Acknowledgements Heading (required, locked)"/>
        <w:tag w:val="Acknowledgements Heading (required, locked)"/>
        <w:id w:val="-79987751"/>
        <w:lock w:val="contentLocked"/>
        <w:placeholder>
          <w:docPart w:val="616C02FCA25C4CEEAEEA27F70CD65B9B"/>
        </w:placeholder>
      </w:sdtPr>
      <w:sdtEndPr/>
      <w:sdtContent>
        <w:p w14:paraId="3029E5CA" w14:textId="77777777" w:rsidR="0048232C" w:rsidRDefault="0048232C" w:rsidP="00DA1A3D">
          <w:pPr>
            <w:pStyle w:val="Heading1"/>
          </w:pPr>
          <w:r>
            <w:t>Acknowledgements</w:t>
          </w:r>
        </w:p>
        <w:bookmarkEnd w:id="22" w:displacedByCustomXml="next"/>
        <w:bookmarkEnd w:id="23" w:displacedByCustomXml="next"/>
        <w:bookmarkEnd w:id="24" w:displacedByCustomXml="next"/>
        <w:bookmarkEnd w:id="25" w:displacedByCustomXml="next"/>
      </w:sdtContent>
    </w:sdt>
    <w:bookmarkEnd w:id="26" w:displacedByCustomXml="prev"/>
    <w:p w14:paraId="52613579" w14:textId="77777777" w:rsidR="0048232C" w:rsidRPr="00C952BC" w:rsidRDefault="0048232C" w:rsidP="00DA1A3D">
      <w:pPr>
        <w:pStyle w:val="HelpTextRemove"/>
      </w:pPr>
      <w:bookmarkStart w:id="27" w:name="_Hlk53404272"/>
      <w:r w:rsidRPr="00C952BC">
        <w:t>[PAGE INSTRUCTIONS]</w:t>
      </w:r>
      <w:r>
        <w:t xml:space="preserve"> </w:t>
      </w:r>
      <w:commentRangeStart w:id="28"/>
      <w:r>
        <w:t>[see comment]</w:t>
      </w:r>
      <w:commentRangeEnd w:id="28"/>
      <w:r w:rsidR="001B5AB0">
        <w:rPr>
          <w:rStyle w:val="CommentReference"/>
          <w:b w:val="0"/>
          <w:caps w:val="0"/>
          <w:color w:val="000000" w:themeColor="text1"/>
        </w:rPr>
        <w:commentReference w:id="28"/>
      </w:r>
    </w:p>
    <w:bookmarkEnd w:id="27"/>
    <w:p w14:paraId="764D460C" w14:textId="77777777" w:rsidR="0048232C" w:rsidRPr="00545525" w:rsidRDefault="0048232C" w:rsidP="00DA1A3D">
      <w:pPr>
        <w:pStyle w:val="BodyParagraphIndent"/>
      </w:pPr>
      <w:r w:rsidRPr="00545525">
        <w:t>The Acknowledgements page:</w:t>
      </w:r>
    </w:p>
    <w:p w14:paraId="0D852FDA" w14:textId="77777777" w:rsidR="0048232C" w:rsidRDefault="0048232C" w:rsidP="00DA1A3D">
      <w:pPr>
        <w:pStyle w:val="ListUnordered"/>
      </w:pPr>
      <w:r>
        <w:t xml:space="preserve">Is </w:t>
      </w:r>
      <w:proofErr w:type="gramStart"/>
      <w:r>
        <w:t>required</w:t>
      </w:r>
      <w:proofErr w:type="gramEnd"/>
      <w:r>
        <w:t xml:space="preserve"> </w:t>
      </w:r>
    </w:p>
    <w:p w14:paraId="49896A7A" w14:textId="77777777" w:rsidR="0048232C" w:rsidRDefault="0048232C" w:rsidP="00DA1A3D">
      <w:pPr>
        <w:pStyle w:val="ListUnordered"/>
      </w:pPr>
      <w:r>
        <w:t>Must be placed directly after the Dedication page (if you do not have a Dedication page, the Acknowledgements page goes directly after the Abstract page)</w:t>
      </w:r>
    </w:p>
    <w:p w14:paraId="37C6B193" w14:textId="77777777" w:rsidR="0048232C" w:rsidRDefault="0048232C" w:rsidP="00DA1A3D">
      <w:pPr>
        <w:pStyle w:val="ListUnordered"/>
      </w:pPr>
      <w:r>
        <w:t xml:space="preserve">Must state whether or not you had contributors and/or </w:t>
      </w:r>
      <w:proofErr w:type="gramStart"/>
      <w:r>
        <w:t>funding</w:t>
      </w:r>
      <w:proofErr w:type="gramEnd"/>
    </w:p>
    <w:p w14:paraId="5C97136A" w14:textId="77777777" w:rsidR="0048232C" w:rsidRDefault="0048232C" w:rsidP="00DA1A3D">
      <w:pPr>
        <w:pStyle w:val="ListUnordered"/>
      </w:pPr>
      <w:r>
        <w:t xml:space="preserve">Can be 1-2 </w:t>
      </w:r>
      <w:proofErr w:type="gramStart"/>
      <w:r>
        <w:t>pages</w:t>
      </w:r>
      <w:proofErr w:type="gramEnd"/>
    </w:p>
    <w:p w14:paraId="2AD0C07F" w14:textId="77777777" w:rsidR="0048232C" w:rsidRPr="00545525" w:rsidRDefault="0048232C" w:rsidP="00DA1A3D">
      <w:pPr>
        <w:pStyle w:val="BodyParagraphIndent"/>
      </w:pPr>
      <w:r w:rsidRPr="00545525">
        <w:t xml:space="preserve">The first part of the Contributors </w:t>
      </w:r>
      <w:r>
        <w:t>Subs</w:t>
      </w:r>
      <w:r w:rsidRPr="00545525">
        <w:t xml:space="preserve">ection will name all faculty advisor(s). The second part will acknowledge individual student contributions and/or the contributions of others.  </w:t>
      </w:r>
    </w:p>
    <w:p w14:paraId="25758CB3" w14:textId="77777777" w:rsidR="0048232C" w:rsidRPr="00545525" w:rsidRDefault="0048232C" w:rsidP="00DA1A3D">
      <w:pPr>
        <w:pStyle w:val="BodyParagraphIndent"/>
      </w:pPr>
      <w:r w:rsidRPr="00545525">
        <w:t xml:space="preserve">The Funding </w:t>
      </w:r>
      <w:r>
        <w:t>Sources Subs</w:t>
      </w:r>
      <w:r w:rsidRPr="00545525">
        <w:t xml:space="preserve">ection includes all support that was provided by the university, or any other source, to conduct your thesis, research, and compilation. If you received no funding, state that </w:t>
      </w:r>
      <w:r>
        <w:t>in this subsection instead</w:t>
      </w:r>
      <w:r w:rsidRPr="00545525">
        <w:t>.</w:t>
      </w:r>
    </w:p>
    <w:p w14:paraId="29A36A39" w14:textId="77777777" w:rsidR="0048232C" w:rsidRPr="00545525" w:rsidRDefault="0048232C" w:rsidP="00DA1A3D">
      <w:pPr>
        <w:pStyle w:val="BodyParagraphIndent"/>
      </w:pPr>
      <w:r w:rsidRPr="00545525">
        <w:t>The wording below can be used as an example. You may be required to use specific language from your granting agency or fellowship program. Be sure to check your program guidelines and consult your faculty advisor when drafting the Acknowledgements page.</w:t>
      </w:r>
    </w:p>
    <w:p w14:paraId="7D2ED336" w14:textId="77777777" w:rsidR="0048232C" w:rsidRPr="00C952BC" w:rsidRDefault="0048232C" w:rsidP="00DA1A3D">
      <w:pPr>
        <w:pStyle w:val="HelpTextRemove"/>
      </w:pPr>
      <w:bookmarkStart w:id="29" w:name="_Hlk53404278"/>
      <w:r w:rsidRPr="00C952BC">
        <w:t>[MODIFY SAMPLE WORDING</w:t>
      </w:r>
      <w:r>
        <w:t xml:space="preserve"> BELOW</w:t>
      </w:r>
      <w:r w:rsidRPr="00C952BC">
        <w:t>]</w:t>
      </w:r>
    </w:p>
    <w:bookmarkEnd w:id="29" w:displacedByCustomXml="next"/>
    <w:sdt>
      <w:sdtPr>
        <w:rPr>
          <w:rStyle w:val="CharactersOnlyBold"/>
        </w:rPr>
        <w:alias w:val="Contributors Subheading (required, locked)"/>
        <w:tag w:val="Contributors Subheading (required, locked)"/>
        <w:id w:val="1444500176"/>
        <w:lock w:val="contentLocked"/>
        <w:placeholder>
          <w:docPart w:val="616C02FCA25C4CEEAEEA27F70CD65B9B"/>
        </w:placeholder>
      </w:sdtPr>
      <w:sdtEndPr>
        <w:rPr>
          <w:rStyle w:val="CharactersOnlyBold"/>
        </w:rPr>
      </w:sdtEndPr>
      <w:sdtContent>
        <w:p w14:paraId="0869BBE7" w14:textId="77777777" w:rsidR="0048232C" w:rsidRPr="00D91877" w:rsidRDefault="0048232C" w:rsidP="00DA1A3D">
          <w:pPr>
            <w:pStyle w:val="BodyParagraphNoIndent"/>
            <w:rPr>
              <w:rStyle w:val="CharactersOnlyBold"/>
            </w:rPr>
          </w:pPr>
          <w:r w:rsidRPr="00D91877">
            <w:rPr>
              <w:rStyle w:val="CharactersOnlyBold"/>
            </w:rPr>
            <w:t>Contributors</w:t>
          </w:r>
        </w:p>
      </w:sdtContent>
    </w:sdt>
    <w:p w14:paraId="5B5A3501" w14:textId="3C058BC5" w:rsidR="0048232C" w:rsidRPr="00545525" w:rsidRDefault="00803EF3" w:rsidP="00DA1A3D">
      <w:pPr>
        <w:pStyle w:val="BodyParagraphIndent"/>
      </w:pPr>
      <w:r>
        <w:t>[</w:t>
      </w:r>
      <w:r w:rsidR="0048232C" w:rsidRPr="00545525">
        <w:t xml:space="preserve">I would like to thank my faculty advisor, Dr. </w:t>
      </w:r>
      <w:r w:rsidR="0048232C">
        <w:t>[</w:t>
      </w:r>
      <w:r w:rsidR="0048232C" w:rsidRPr="00545525">
        <w:t>XXXX</w:t>
      </w:r>
      <w:r w:rsidR="0048232C">
        <w:t>]</w:t>
      </w:r>
      <w:r w:rsidR="0048232C" w:rsidRPr="00545525">
        <w:t>, and my [XXXX], [XXXX], for their guidance and support throughout the course of this research.</w:t>
      </w:r>
    </w:p>
    <w:p w14:paraId="2EB04806" w14:textId="77777777" w:rsidR="0048232C" w:rsidRPr="00545525" w:rsidRDefault="0048232C" w:rsidP="00DA1A3D">
      <w:pPr>
        <w:pStyle w:val="BodyParagraphIndent"/>
      </w:pPr>
      <w:r w:rsidRPr="00545525">
        <w:t xml:space="preserve">Thanks also go to my friends and colleagues and the department faculty and staff for making my time at Texas A&amp;M University a great experience. </w:t>
      </w:r>
    </w:p>
    <w:p w14:paraId="3BC7CDCB" w14:textId="77777777" w:rsidR="0048232C" w:rsidRPr="00545525" w:rsidRDefault="0048232C" w:rsidP="00DA1A3D">
      <w:pPr>
        <w:pStyle w:val="BodyParagraphIndent"/>
      </w:pPr>
      <w:r w:rsidRPr="00545525">
        <w:lastRenderedPageBreak/>
        <w:t>Finally, thanks to my [XXXX] for their encouragement and to my [XXXX] for her/his/their patience and love.</w:t>
      </w:r>
    </w:p>
    <w:p w14:paraId="7B2EC6C0" w14:textId="77777777" w:rsidR="0048232C" w:rsidRPr="00545525" w:rsidRDefault="0048232C" w:rsidP="00DA1A3D">
      <w:pPr>
        <w:pStyle w:val="BodyParagraphIndent"/>
      </w:pPr>
      <w:r w:rsidRPr="00545525">
        <w:t>The [DATA/MATERIALS/etc.] analyzed/used for [MANUSCRIPT TITLE] were provided by [NAME – can be the names of other faculty, graduate students, lab, lab members, teammates, etc. who contributed to specific aspects of the project]. The analyses depicted in [MANUSCRIPT TITLE] were conducted in part by [NAME – can be the name of a department, lab, research group, etc.] and were published in [YEAR] [OR and these data are unpublished].</w:t>
      </w:r>
    </w:p>
    <w:p w14:paraId="4C8BA411" w14:textId="315A6488" w:rsidR="0048232C" w:rsidRPr="00545525" w:rsidRDefault="0048232C" w:rsidP="00DA1A3D">
      <w:pPr>
        <w:pStyle w:val="BodyParagraphIndent"/>
      </w:pPr>
      <w:r w:rsidRPr="00545525">
        <w:t>All other work conducted for the thesis was completed by the student independently.</w:t>
      </w:r>
      <w:r w:rsidR="00803EF3">
        <w:t>]</w:t>
      </w:r>
    </w:p>
    <w:sdt>
      <w:sdtPr>
        <w:rPr>
          <w:rStyle w:val="CharactersOnlyBold"/>
        </w:rPr>
        <w:alias w:val="Funding Sources Subheading (required, locked)"/>
        <w:tag w:val="Funding Sources Subheading (required, locked)"/>
        <w:id w:val="690035922"/>
        <w:lock w:val="contentLocked"/>
        <w:placeholder>
          <w:docPart w:val="616C02FCA25C4CEEAEEA27F70CD65B9B"/>
        </w:placeholder>
      </w:sdtPr>
      <w:sdtEndPr>
        <w:rPr>
          <w:rStyle w:val="CharactersOnlyBold"/>
        </w:rPr>
      </w:sdtEndPr>
      <w:sdtContent>
        <w:p w14:paraId="242204CE" w14:textId="77777777" w:rsidR="0048232C" w:rsidRPr="00D91877" w:rsidRDefault="0048232C" w:rsidP="00DA1A3D">
          <w:pPr>
            <w:pStyle w:val="BodyParagraphNoIndent"/>
            <w:rPr>
              <w:rStyle w:val="CharactersOnlyBold"/>
            </w:rPr>
          </w:pPr>
          <w:r w:rsidRPr="00D91877">
            <w:rPr>
              <w:rStyle w:val="CharactersOnlyBold"/>
            </w:rPr>
            <w:t>Funding Sources</w:t>
          </w:r>
        </w:p>
      </w:sdtContent>
    </w:sdt>
    <w:p w14:paraId="481F2A80" w14:textId="21DEC624" w:rsidR="0048232C" w:rsidRPr="00545525" w:rsidRDefault="00803EF3" w:rsidP="00DA1A3D">
      <w:pPr>
        <w:pStyle w:val="BodyParagraphIndent"/>
      </w:pPr>
      <w:r>
        <w:t>[</w:t>
      </w:r>
      <w:r w:rsidR="0048232C" w:rsidRPr="00545525">
        <w:t>Undergraduate research was supported by [XXXX] at Texas A&amp;M University and an additional research fellowship from [XXXX].</w:t>
      </w:r>
    </w:p>
    <w:p w14:paraId="6EAE5E44" w14:textId="7A6423C6" w:rsidR="0048232C" w:rsidRDefault="0048232C" w:rsidP="00DA1A3D">
      <w:pPr>
        <w:pStyle w:val="BodyParagraphIndent"/>
      </w:pPr>
      <w:r w:rsidRPr="00545525">
        <w:t>This work was also made possible in part by [FUNDING SOURCE] under Grant Number [INSERT GRANT NUMBER]. Its contents are solely the responsibility of the authors and do not necessarily represent the official views of the [NAME OF AWARDING OFFICE]. NOTE: If you received no funding, state that here instead.</w:t>
      </w:r>
      <w:r w:rsidR="00803EF3">
        <w:t>]</w:t>
      </w:r>
    </w:p>
    <w:p w14:paraId="32635AE1" w14:textId="77777777" w:rsidR="0048232C" w:rsidRDefault="0048232C" w:rsidP="00DA1A3D">
      <w:pPr>
        <w:spacing w:after="160" w:line="259" w:lineRule="auto"/>
      </w:pPr>
      <w:r>
        <w:br w:type="page"/>
      </w:r>
    </w:p>
    <w:p w14:paraId="28A22D1A" w14:textId="77777777" w:rsidR="0048232C" w:rsidRDefault="0048232C" w:rsidP="00DA1A3D">
      <w:pPr>
        <w:pStyle w:val="Heading1"/>
      </w:pPr>
      <w:bookmarkStart w:id="30" w:name="_Toc45285597"/>
      <w:bookmarkStart w:id="31" w:name="_Toc45285618"/>
      <w:bookmarkStart w:id="32" w:name="_Toc45285710"/>
      <w:bookmarkStart w:id="33" w:name="_Toc45285797"/>
      <w:bookmarkStart w:id="34" w:name="_Toc105157599"/>
      <w:r>
        <w:lastRenderedPageBreak/>
        <w:t>Nomenclature</w:t>
      </w:r>
      <w:bookmarkEnd w:id="30"/>
      <w:bookmarkEnd w:id="31"/>
      <w:bookmarkEnd w:id="32"/>
      <w:bookmarkEnd w:id="33"/>
      <w:bookmarkEnd w:id="34"/>
    </w:p>
    <w:p w14:paraId="70A8FD3C" w14:textId="77777777" w:rsidR="0048232C" w:rsidRPr="00C952BC" w:rsidRDefault="0048232C" w:rsidP="00DA1A3D">
      <w:pPr>
        <w:pStyle w:val="HelpTextRemove"/>
      </w:pPr>
      <w:bookmarkStart w:id="35" w:name="_Hlk53404287"/>
      <w:r w:rsidRPr="00C952BC">
        <w:t>[</w:t>
      </w:r>
      <w:r>
        <w:t xml:space="preserve">PAGE </w:t>
      </w:r>
      <w:r w:rsidRPr="00C952BC">
        <w:t>INSTRUCTIONS]</w:t>
      </w:r>
      <w:r>
        <w:t xml:space="preserve"> </w:t>
      </w:r>
      <w:commentRangeStart w:id="36"/>
      <w:r>
        <w:t>[see comment]</w:t>
      </w:r>
      <w:commentRangeEnd w:id="36"/>
      <w:r w:rsidR="001B5AB0">
        <w:rPr>
          <w:rStyle w:val="CommentReference"/>
          <w:b w:val="0"/>
          <w:caps w:val="0"/>
          <w:color w:val="000000" w:themeColor="text1"/>
        </w:rPr>
        <w:commentReference w:id="36"/>
      </w:r>
    </w:p>
    <w:bookmarkEnd w:id="35"/>
    <w:p w14:paraId="1E07C8E1" w14:textId="77777777" w:rsidR="0048232C" w:rsidRDefault="0048232C" w:rsidP="00DA1A3D">
      <w:pPr>
        <w:pStyle w:val="BodyParagraphIndent"/>
      </w:pPr>
      <w:r>
        <w:t>The Nomenclature page:</w:t>
      </w:r>
    </w:p>
    <w:p w14:paraId="2BB230BD" w14:textId="77777777" w:rsidR="0048232C" w:rsidRDefault="0048232C" w:rsidP="00DA1A3D">
      <w:pPr>
        <w:pStyle w:val="ListUnordered"/>
      </w:pPr>
      <w:r>
        <w:t xml:space="preserve">Is </w:t>
      </w:r>
      <w:proofErr w:type="gramStart"/>
      <w:r>
        <w:t>optional</w:t>
      </w:r>
      <w:proofErr w:type="gramEnd"/>
      <w:r>
        <w:t xml:space="preserve"> </w:t>
      </w:r>
    </w:p>
    <w:p w14:paraId="6E0483B2" w14:textId="77777777" w:rsidR="0048232C" w:rsidRDefault="0048232C" w:rsidP="00DA1A3D">
      <w:pPr>
        <w:pStyle w:val="ListUnordered"/>
      </w:pPr>
      <w:r>
        <w:t xml:space="preserve">Must be placed directly after the Acknowledgements </w:t>
      </w:r>
      <w:proofErr w:type="gramStart"/>
      <w:r>
        <w:t>page</w:t>
      </w:r>
      <w:proofErr w:type="gramEnd"/>
    </w:p>
    <w:p w14:paraId="3E3D36FB" w14:textId="77777777" w:rsidR="0048232C" w:rsidRDefault="0048232C" w:rsidP="00DA1A3D">
      <w:pPr>
        <w:pStyle w:val="ListUnordered"/>
      </w:pPr>
      <w:r>
        <w:t>Can be a list of identified and defined acronyms, abbreviations, symbols, definitions, terms, etc.</w:t>
      </w:r>
    </w:p>
    <w:p w14:paraId="4D7303A4" w14:textId="77777777" w:rsidR="0048232C" w:rsidRDefault="0048232C" w:rsidP="00DA1A3D">
      <w:pPr>
        <w:pStyle w:val="ListUnordered"/>
      </w:pPr>
      <w:r>
        <w:t xml:space="preserve">Can be 1-2 </w:t>
      </w:r>
      <w:proofErr w:type="gramStart"/>
      <w:r>
        <w:t>pages</w:t>
      </w:r>
      <w:proofErr w:type="gramEnd"/>
    </w:p>
    <w:p w14:paraId="505F76DB" w14:textId="77777777" w:rsidR="0048232C" w:rsidRPr="00C952BC" w:rsidRDefault="0048232C" w:rsidP="00DA1A3D">
      <w:pPr>
        <w:pStyle w:val="HelpTextRemove"/>
      </w:pPr>
      <w:bookmarkStart w:id="37" w:name="_Hlk53404292"/>
      <w:r w:rsidRPr="00C952BC">
        <w:t xml:space="preserve">  [MODIFY SAMPLE </w:t>
      </w:r>
      <w:r>
        <w:t>wording below]</w:t>
      </w:r>
    </w:p>
    <w:bookmarkEnd w:id="37"/>
    <w:p w14:paraId="795F85F3" w14:textId="77777777" w:rsidR="0048232C" w:rsidRDefault="0048232C" w:rsidP="00DA1A3D">
      <w:pPr>
        <w:pStyle w:val="BodyParagraphNoIndent"/>
      </w:pPr>
      <w:r>
        <w:t>[B/CS</w:t>
      </w:r>
      <w:r>
        <w:tab/>
      </w:r>
      <w:r>
        <w:tab/>
        <w:t>Bryan/College Station</w:t>
      </w:r>
    </w:p>
    <w:p w14:paraId="60A2A5AD" w14:textId="77777777" w:rsidR="0048232C" w:rsidRDefault="0048232C" w:rsidP="00DA1A3D">
      <w:pPr>
        <w:pStyle w:val="BodyParagraphNoIndent"/>
      </w:pPr>
      <w:r>
        <w:t>HSUS</w:t>
      </w:r>
      <w:r>
        <w:tab/>
      </w:r>
      <w:r>
        <w:tab/>
        <w:t>Humane Society of the United States</w:t>
      </w:r>
    </w:p>
    <w:p w14:paraId="5ABAB4FD" w14:textId="77777777" w:rsidR="0048232C" w:rsidRDefault="0048232C" w:rsidP="00DA1A3D">
      <w:pPr>
        <w:pStyle w:val="BodyParagraphNoIndent"/>
      </w:pPr>
      <w:r>
        <w:t>P</w:t>
      </w:r>
      <w:r>
        <w:tab/>
      </w:r>
      <w:r>
        <w:tab/>
        <w:t>Pressure</w:t>
      </w:r>
    </w:p>
    <w:p w14:paraId="47BE3144" w14:textId="77777777" w:rsidR="0048232C" w:rsidRDefault="0048232C" w:rsidP="00DA1A3D">
      <w:pPr>
        <w:pStyle w:val="BodyParagraphNoIndent"/>
      </w:pPr>
      <w:r>
        <w:t>T</w:t>
      </w:r>
      <w:r>
        <w:tab/>
      </w:r>
      <w:r>
        <w:tab/>
        <w:t>Time</w:t>
      </w:r>
    </w:p>
    <w:p w14:paraId="6674D1FF" w14:textId="77777777" w:rsidR="0048232C" w:rsidRDefault="0048232C" w:rsidP="00DA1A3D">
      <w:pPr>
        <w:pStyle w:val="BodyParagraphNoIndent"/>
      </w:pPr>
      <w:r>
        <w:t>TVA</w:t>
      </w:r>
      <w:r>
        <w:tab/>
      </w:r>
      <w:r>
        <w:tab/>
        <w:t>Tennessee Valley Authority</w:t>
      </w:r>
    </w:p>
    <w:p w14:paraId="2AA90ABD" w14:textId="77777777" w:rsidR="0048232C" w:rsidRDefault="0048232C" w:rsidP="00DA1A3D">
      <w:pPr>
        <w:pStyle w:val="BodyParagraphNoIndent"/>
      </w:pPr>
      <w:r>
        <w:t>TxDOT</w:t>
      </w:r>
      <w:r>
        <w:tab/>
        <w:t>Texas Department of Transportation]</w:t>
      </w:r>
    </w:p>
    <w:p w14:paraId="34651710" w14:textId="77777777" w:rsidR="0021457A" w:rsidRDefault="0048232C" w:rsidP="0021457A">
      <w:pPr>
        <w:pStyle w:val="BodyParagraphNoIndent"/>
      </w:pPr>
      <w:r>
        <w:br w:type="page"/>
      </w:r>
      <w:bookmarkStart w:id="38" w:name="_Toc45285598"/>
      <w:bookmarkStart w:id="39" w:name="_Toc45285619"/>
      <w:bookmarkStart w:id="40" w:name="_Toc45285711"/>
      <w:bookmarkStart w:id="41" w:name="_Toc45285798"/>
      <w:bookmarkStart w:id="42" w:name="_Toc105157600"/>
    </w:p>
    <w:p w14:paraId="320DCC1A" w14:textId="656A26F3" w:rsidR="0048232C" w:rsidRDefault="0048232C" w:rsidP="0021457A">
      <w:pPr>
        <w:pStyle w:val="Heading2"/>
      </w:pPr>
      <w:r w:rsidRPr="002D75AE">
        <w:lastRenderedPageBreak/>
        <w:t>Introduction</w:t>
      </w:r>
      <w:bookmarkEnd w:id="38"/>
      <w:bookmarkEnd w:id="39"/>
      <w:bookmarkEnd w:id="40"/>
      <w:bookmarkEnd w:id="41"/>
      <w:bookmarkEnd w:id="42"/>
    </w:p>
    <w:p w14:paraId="565BDA4F" w14:textId="77777777" w:rsidR="0048232C" w:rsidRPr="00C952BC" w:rsidRDefault="0048232C" w:rsidP="00DA1A3D">
      <w:pPr>
        <w:pStyle w:val="HelpTextRemove"/>
      </w:pPr>
      <w:r w:rsidRPr="00C952BC">
        <w:t>[</w:t>
      </w:r>
      <w:r>
        <w:t xml:space="preserve">PAGE INSTRUCTIONS AND SAMPLE WORDING] </w:t>
      </w:r>
      <w:commentRangeStart w:id="43"/>
      <w:r>
        <w:t>[SEE COMMENT]</w:t>
      </w:r>
      <w:commentRangeEnd w:id="43"/>
      <w:r w:rsidR="001B5AB0">
        <w:rPr>
          <w:rStyle w:val="CommentReference"/>
          <w:b w:val="0"/>
          <w:caps w:val="0"/>
          <w:color w:val="000000" w:themeColor="text1"/>
        </w:rPr>
        <w:commentReference w:id="43"/>
      </w:r>
    </w:p>
    <w:p w14:paraId="1CD2F2E0" w14:textId="25AFA84A" w:rsidR="0048232C" w:rsidRPr="001F07C8" w:rsidRDefault="0048232C" w:rsidP="00DA1A3D">
      <w:pPr>
        <w:pStyle w:val="BodyParagraphIndent"/>
      </w:pPr>
      <w:r w:rsidRPr="00D847CA">
        <w:t>[</w:t>
      </w:r>
      <w:r>
        <w:t>Type content here</w:t>
      </w:r>
      <w:r w:rsidRPr="00D847CA">
        <w:t>.</w:t>
      </w:r>
      <w:r>
        <w:t>]</w:t>
      </w:r>
      <w:r w:rsidR="001F07C8">
        <w:rPr>
          <w:rStyle w:val="FootnoteReference"/>
          <w:vertAlign w:val="baseline"/>
        </w:rPr>
        <w:t xml:space="preserve"> [1]</w:t>
      </w:r>
    </w:p>
    <w:p w14:paraId="63BC3D9C" w14:textId="77777777" w:rsidR="0048232C" w:rsidRPr="007B49B5" w:rsidRDefault="0048232C" w:rsidP="00DA1A3D">
      <w:pPr>
        <w:pStyle w:val="Heading3"/>
      </w:pPr>
      <w:bookmarkStart w:id="44" w:name="_Toc45285599"/>
      <w:bookmarkStart w:id="45" w:name="_Toc45285620"/>
      <w:bookmarkStart w:id="46" w:name="_Toc45285712"/>
      <w:bookmarkStart w:id="47" w:name="_Toc45285799"/>
      <w:bookmarkStart w:id="48" w:name="_Toc105157601"/>
      <w:r w:rsidRPr="007B49B5">
        <w:t>First-order Subheading (optional, add/remove as needed)</w:t>
      </w:r>
      <w:bookmarkEnd w:id="44"/>
      <w:bookmarkEnd w:id="45"/>
      <w:bookmarkEnd w:id="46"/>
      <w:bookmarkEnd w:id="47"/>
      <w:bookmarkEnd w:id="48"/>
    </w:p>
    <w:p w14:paraId="47947964" w14:textId="282C94C7" w:rsidR="0048232C" w:rsidRDefault="0048232C" w:rsidP="00DA1A3D">
      <w:pPr>
        <w:pStyle w:val="BodyParagraphIndent"/>
        <w:rPr>
          <w:noProof/>
        </w:rPr>
      </w:pPr>
      <w:bookmarkStart w:id="49" w:name="_Hlk105164500"/>
      <w:r w:rsidRPr="00F2202C">
        <w:t xml:space="preserve">Directly above is a first order subheading. If you feel that the information under a first order subheading needs to be split into more sections, use additional subheadings. Take note that all first order subheadings must be included in the Table of Contents. Second and third order subheadings are NOT </w:t>
      </w:r>
      <w:r w:rsidR="00F14122">
        <w:t xml:space="preserve">to </w:t>
      </w:r>
      <w:r w:rsidRPr="00F2202C">
        <w:t>be included in the Table of Contents.</w:t>
      </w:r>
      <w:r w:rsidRPr="00490EC1">
        <w:rPr>
          <w:noProof/>
        </w:rPr>
        <w:t xml:space="preserve"> </w:t>
      </w:r>
      <w:r w:rsidR="00841EEF">
        <w:t>Do not manually place any subheadings in the Table of Contents.</w:t>
      </w:r>
    </w:p>
    <w:bookmarkEnd w:id="49"/>
    <w:p w14:paraId="2601C480" w14:textId="77777777" w:rsidR="0048232C" w:rsidRDefault="0048232C" w:rsidP="00DA1A3D">
      <w:pPr>
        <w:pStyle w:val="Heading4"/>
      </w:pPr>
      <w:r w:rsidRPr="002D75AE">
        <w:t>Second</w:t>
      </w:r>
      <w:r w:rsidRPr="002B743C">
        <w:t>-order Subheading</w:t>
      </w:r>
      <w:r>
        <w:t xml:space="preserve"> </w:t>
      </w:r>
      <w:r w:rsidRPr="00C47481">
        <w:t>(optional, add/remove as needed)</w:t>
      </w:r>
    </w:p>
    <w:p w14:paraId="2CDC2DCE" w14:textId="77777777" w:rsidR="0048232C" w:rsidRDefault="0048232C" w:rsidP="00DA1A3D">
      <w:pPr>
        <w:pStyle w:val="BodyParagraphIndent"/>
      </w:pPr>
      <w:r w:rsidRPr="002B743C">
        <w:t>This information still pertains to your first order subheading. If you need to break up content even further, you can use one last level of subheadings, called third order subheadings.</w:t>
      </w:r>
    </w:p>
    <w:p w14:paraId="15D6005F" w14:textId="77777777" w:rsidR="0048232C" w:rsidRDefault="0048232C" w:rsidP="00DA1A3D">
      <w:pPr>
        <w:pStyle w:val="Heading5"/>
      </w:pPr>
      <w:r>
        <w:t xml:space="preserve">Third-order Subheading </w:t>
      </w:r>
      <w:r w:rsidRPr="00C47481">
        <w:t>(optional, add/remove as needed)</w:t>
      </w:r>
    </w:p>
    <w:p w14:paraId="4DD8E965" w14:textId="0B32AE9B" w:rsidR="0048232C" w:rsidRDefault="0048232C" w:rsidP="00DA1A3D">
      <w:pPr>
        <w:pStyle w:val="BodyParagraphIndent"/>
        <w:rPr>
          <w:noProof/>
        </w:rPr>
      </w:pPr>
      <w:r w:rsidRPr="002B743C">
        <w:t>This information still pertains to your first order subheading but is directly related to your second order subheading.</w:t>
      </w:r>
      <w:r w:rsidRPr="00490EC1">
        <w:rPr>
          <w:noProof/>
        </w:rPr>
        <w:t xml:space="preserve"> </w:t>
      </w:r>
    </w:p>
    <w:p w14:paraId="157E99F7" w14:textId="77777777" w:rsidR="0048232C" w:rsidRDefault="0048232C" w:rsidP="00DA1A3D">
      <w:pPr>
        <w:pStyle w:val="Heading3"/>
      </w:pPr>
      <w:bookmarkStart w:id="50" w:name="_Toc45285600"/>
      <w:bookmarkStart w:id="51" w:name="_Toc45285621"/>
      <w:bookmarkStart w:id="52" w:name="_Toc45285713"/>
      <w:bookmarkStart w:id="53" w:name="_Toc45285800"/>
      <w:bookmarkStart w:id="54" w:name="_Toc105157602"/>
      <w:r>
        <w:t>Another First-order Subheading</w:t>
      </w:r>
      <w:bookmarkEnd w:id="50"/>
      <w:bookmarkEnd w:id="51"/>
      <w:bookmarkEnd w:id="52"/>
      <w:bookmarkEnd w:id="53"/>
      <w:bookmarkEnd w:id="54"/>
    </w:p>
    <w:p w14:paraId="02ED2B14" w14:textId="71C0C40F" w:rsidR="000C65AD" w:rsidRPr="001F07C8" w:rsidRDefault="0048232C" w:rsidP="00DA1A3D">
      <w:pPr>
        <w:pStyle w:val="BodyParagraphIndent"/>
      </w:pPr>
      <w:r>
        <w:t>[</w:t>
      </w:r>
      <w:r w:rsidRPr="002B743C">
        <w:t>Type content here.]</w:t>
      </w:r>
      <w:r w:rsidR="001F07C8">
        <w:rPr>
          <w:rStyle w:val="FootnoteReference"/>
          <w:vertAlign w:val="baseline"/>
        </w:rPr>
        <w:t xml:space="preserve"> [2]</w:t>
      </w:r>
    </w:p>
    <w:p w14:paraId="34E55D24" w14:textId="09A10FF0" w:rsidR="0048232C" w:rsidRDefault="0048232C" w:rsidP="00DA1A3D">
      <w:pPr>
        <w:pStyle w:val="BodyParagraphIndent"/>
      </w:pPr>
      <w:r>
        <w:br w:type="page"/>
      </w:r>
    </w:p>
    <w:p w14:paraId="5E3301B2" w14:textId="77777777" w:rsidR="0048232C" w:rsidRDefault="0048232C" w:rsidP="00DA1A3D">
      <w:pPr>
        <w:pStyle w:val="Heading2"/>
      </w:pPr>
      <w:bookmarkStart w:id="55" w:name="_Toc45285601"/>
      <w:bookmarkStart w:id="56" w:name="_Toc45285622"/>
      <w:bookmarkStart w:id="57" w:name="_Toc45285714"/>
      <w:bookmarkStart w:id="58" w:name="_Toc45285801"/>
      <w:bookmarkStart w:id="59" w:name="_Toc105157603"/>
      <w:r>
        <w:lastRenderedPageBreak/>
        <w:t>Methods</w:t>
      </w:r>
      <w:bookmarkEnd w:id="55"/>
      <w:bookmarkEnd w:id="56"/>
      <w:bookmarkEnd w:id="57"/>
      <w:bookmarkEnd w:id="58"/>
      <w:bookmarkEnd w:id="59"/>
    </w:p>
    <w:p w14:paraId="65D4FEC6" w14:textId="77777777" w:rsidR="0048232C" w:rsidRPr="00C952BC" w:rsidRDefault="0048232C" w:rsidP="00DA1A3D">
      <w:pPr>
        <w:pStyle w:val="HelpTextRemove"/>
      </w:pPr>
      <w:r w:rsidRPr="00C952BC">
        <w:t>[</w:t>
      </w:r>
      <w:r>
        <w:t xml:space="preserve">PAGE INSTRUCTIONS AND SAMPLE WORDING] </w:t>
      </w:r>
      <w:commentRangeStart w:id="60"/>
      <w:r>
        <w:t>[SEE COMMENT]</w:t>
      </w:r>
      <w:commentRangeEnd w:id="60"/>
      <w:r w:rsidR="001B5AB0">
        <w:rPr>
          <w:rStyle w:val="CommentReference"/>
          <w:b w:val="0"/>
          <w:caps w:val="0"/>
          <w:color w:val="000000" w:themeColor="text1"/>
        </w:rPr>
        <w:commentReference w:id="60"/>
      </w:r>
    </w:p>
    <w:p w14:paraId="373EEE76" w14:textId="3319D363" w:rsidR="0048232C" w:rsidRDefault="0048232C" w:rsidP="00DA1A3D">
      <w:pPr>
        <w:pStyle w:val="BodyParagraphIndent"/>
      </w:pPr>
      <w:r>
        <w:t>[Type content here.]</w:t>
      </w:r>
      <w:r w:rsidR="00162B43" w:rsidRPr="00162B43">
        <w:rPr>
          <w:rStyle w:val="FootnoteReference"/>
        </w:rPr>
        <w:t xml:space="preserve"> </w:t>
      </w:r>
    </w:p>
    <w:p w14:paraId="044EFA5D" w14:textId="77777777" w:rsidR="0048232C" w:rsidRDefault="0048232C" w:rsidP="00DA1A3D">
      <w:pPr>
        <w:pStyle w:val="Heading3"/>
      </w:pPr>
      <w:bookmarkStart w:id="61" w:name="_Toc105157604"/>
      <w:r>
        <w:t>Methods Subheading</w:t>
      </w:r>
      <w:bookmarkEnd w:id="61"/>
    </w:p>
    <w:p w14:paraId="64E77EED" w14:textId="37280739" w:rsidR="0048232C" w:rsidRDefault="0048232C" w:rsidP="00DA1A3D">
      <w:pPr>
        <w:pStyle w:val="BodyParagraphIndent"/>
      </w:pPr>
      <w:r>
        <w:t>[Type content here</w:t>
      </w:r>
      <w:r w:rsidR="00423191">
        <w:t xml:space="preserve"> (</w:t>
      </w:r>
      <w:r w:rsidR="00423191" w:rsidRPr="000D54C7">
        <w:rPr>
          <w:b/>
          <w:bCs/>
        </w:rPr>
        <w:t>Table 1</w:t>
      </w:r>
      <w:r w:rsidR="00F90B36">
        <w:rPr>
          <w:b/>
          <w:bCs/>
        </w:rPr>
        <w:t xml:space="preserve">, Equation 1, </w:t>
      </w:r>
      <w:r w:rsidR="00F90B36" w:rsidRPr="00F90B36">
        <w:t xml:space="preserve">and </w:t>
      </w:r>
      <w:r w:rsidR="00A94F87">
        <w:rPr>
          <w:b/>
          <w:bCs/>
        </w:rPr>
        <w:t>Algorithm 1</w:t>
      </w:r>
      <w:r w:rsidR="00423191">
        <w:t>)</w:t>
      </w:r>
      <w:r>
        <w:t>.]</w:t>
      </w:r>
      <w:r w:rsidR="00162B43" w:rsidRPr="00162B43">
        <w:rPr>
          <w:rStyle w:val="FootnoteReference"/>
        </w:rPr>
        <w:t xml:space="preserve"> </w:t>
      </w:r>
    </w:p>
    <w:p w14:paraId="1FFD2C55" w14:textId="37973AA4" w:rsidR="0048232C" w:rsidRPr="004F56FA" w:rsidRDefault="00162B43" w:rsidP="004F56FA">
      <w:pPr>
        <w:pStyle w:val="CaptionTableTitles"/>
      </w:pPr>
      <w:r w:rsidRPr="004F56FA">
        <w:t xml:space="preserve">Table </w:t>
      </w:r>
      <w:r w:rsidR="001F07C8">
        <w:fldChar w:fldCharType="begin"/>
      </w:r>
      <w:r w:rsidR="001F07C8">
        <w:instrText xml:space="preserve"> SEQ Table \* ARABIC </w:instrText>
      </w:r>
      <w:r w:rsidR="001F07C8">
        <w:fldChar w:fldCharType="separate"/>
      </w:r>
      <w:r w:rsidRPr="004F56FA">
        <w:t>1</w:t>
      </w:r>
      <w:r w:rsidR="001F07C8">
        <w:fldChar w:fldCharType="end"/>
      </w:r>
      <w:r w:rsidR="0048232C" w:rsidRPr="004F56FA">
        <w:t>: Type a Descriptive Title for the Table.</w:t>
      </w:r>
    </w:p>
    <w:tbl>
      <w:tblPr>
        <w:tblStyle w:val="Style1"/>
        <w:tblW w:w="0" w:type="auto"/>
        <w:jc w:val="center"/>
        <w:tblLook w:val="04A0" w:firstRow="1" w:lastRow="0" w:firstColumn="1" w:lastColumn="0" w:noHBand="0" w:noVBand="1"/>
      </w:tblPr>
      <w:tblGrid>
        <w:gridCol w:w="2337"/>
        <w:gridCol w:w="2337"/>
        <w:gridCol w:w="2338"/>
        <w:gridCol w:w="2338"/>
      </w:tblGrid>
      <w:tr w:rsidR="0048232C" w14:paraId="6AF7BFB6" w14:textId="77777777" w:rsidTr="00DA1A3D">
        <w:trPr>
          <w:cnfStyle w:val="100000000000" w:firstRow="1" w:lastRow="0" w:firstColumn="0" w:lastColumn="0" w:oddVBand="0" w:evenVBand="0" w:oddHBand="0" w:evenHBand="0" w:firstRowFirstColumn="0" w:firstRowLastColumn="0" w:lastRowFirstColumn="0" w:lastRowLastColumn="0"/>
          <w:jc w:val="center"/>
        </w:trPr>
        <w:tc>
          <w:tcPr>
            <w:tcW w:w="2337" w:type="dxa"/>
          </w:tcPr>
          <w:p w14:paraId="4E9A7160" w14:textId="77777777" w:rsidR="0048232C" w:rsidRPr="00164E51" w:rsidRDefault="0048232C" w:rsidP="00DA1A3D">
            <w:pPr>
              <w:rPr>
                <w:b w:val="0"/>
              </w:rPr>
            </w:pPr>
            <w:r w:rsidRPr="00164E51">
              <w:rPr>
                <w:b w:val="0"/>
              </w:rPr>
              <w:t>Heading 1</w:t>
            </w:r>
          </w:p>
        </w:tc>
        <w:tc>
          <w:tcPr>
            <w:tcW w:w="2337" w:type="dxa"/>
          </w:tcPr>
          <w:p w14:paraId="15FC4812" w14:textId="77777777" w:rsidR="0048232C" w:rsidRPr="00164E51" w:rsidRDefault="0048232C" w:rsidP="00DA1A3D">
            <w:pPr>
              <w:rPr>
                <w:b w:val="0"/>
              </w:rPr>
            </w:pPr>
            <w:r w:rsidRPr="00164E51">
              <w:rPr>
                <w:b w:val="0"/>
              </w:rPr>
              <w:t>Heading 2</w:t>
            </w:r>
          </w:p>
        </w:tc>
        <w:tc>
          <w:tcPr>
            <w:tcW w:w="2338" w:type="dxa"/>
          </w:tcPr>
          <w:p w14:paraId="0A658600" w14:textId="77777777" w:rsidR="0048232C" w:rsidRPr="00164E51" w:rsidRDefault="0048232C" w:rsidP="00DA1A3D">
            <w:pPr>
              <w:rPr>
                <w:b w:val="0"/>
              </w:rPr>
            </w:pPr>
            <w:r w:rsidRPr="00164E51">
              <w:rPr>
                <w:b w:val="0"/>
              </w:rPr>
              <w:t>Heading 3</w:t>
            </w:r>
          </w:p>
        </w:tc>
        <w:tc>
          <w:tcPr>
            <w:tcW w:w="2338" w:type="dxa"/>
          </w:tcPr>
          <w:p w14:paraId="73D26EF6" w14:textId="77777777" w:rsidR="0048232C" w:rsidRPr="00164E51" w:rsidRDefault="0048232C" w:rsidP="00DA1A3D">
            <w:pPr>
              <w:rPr>
                <w:b w:val="0"/>
              </w:rPr>
            </w:pPr>
            <w:r w:rsidRPr="00164E51">
              <w:rPr>
                <w:b w:val="0"/>
              </w:rPr>
              <w:t>Heading 4</w:t>
            </w:r>
          </w:p>
        </w:tc>
      </w:tr>
      <w:tr w:rsidR="0048232C" w14:paraId="6218C7E7" w14:textId="77777777" w:rsidTr="00DA1A3D">
        <w:trPr>
          <w:jc w:val="center"/>
        </w:trPr>
        <w:tc>
          <w:tcPr>
            <w:tcW w:w="2337" w:type="dxa"/>
          </w:tcPr>
          <w:p w14:paraId="3D829C22" w14:textId="77777777" w:rsidR="0048232C" w:rsidRDefault="0048232C" w:rsidP="00DA1A3D"/>
        </w:tc>
        <w:tc>
          <w:tcPr>
            <w:tcW w:w="2337" w:type="dxa"/>
          </w:tcPr>
          <w:p w14:paraId="56AC974C" w14:textId="77777777" w:rsidR="0048232C" w:rsidRDefault="0048232C" w:rsidP="00DA1A3D"/>
        </w:tc>
        <w:tc>
          <w:tcPr>
            <w:tcW w:w="2338" w:type="dxa"/>
          </w:tcPr>
          <w:p w14:paraId="36351B5F" w14:textId="77777777" w:rsidR="0048232C" w:rsidRDefault="0048232C" w:rsidP="00DA1A3D"/>
        </w:tc>
        <w:tc>
          <w:tcPr>
            <w:tcW w:w="2338" w:type="dxa"/>
          </w:tcPr>
          <w:p w14:paraId="2E67E068" w14:textId="77777777" w:rsidR="0048232C" w:rsidRDefault="0048232C" w:rsidP="00DA1A3D"/>
        </w:tc>
      </w:tr>
      <w:tr w:rsidR="0048232C" w14:paraId="1F46D7A0" w14:textId="77777777" w:rsidTr="00DA1A3D">
        <w:trPr>
          <w:jc w:val="center"/>
        </w:trPr>
        <w:tc>
          <w:tcPr>
            <w:tcW w:w="2337" w:type="dxa"/>
          </w:tcPr>
          <w:p w14:paraId="6BB9C5C0" w14:textId="77777777" w:rsidR="0048232C" w:rsidRDefault="0048232C" w:rsidP="00DA1A3D"/>
        </w:tc>
        <w:tc>
          <w:tcPr>
            <w:tcW w:w="2337" w:type="dxa"/>
          </w:tcPr>
          <w:p w14:paraId="50E458FA" w14:textId="77777777" w:rsidR="0048232C" w:rsidRDefault="0048232C" w:rsidP="00DA1A3D"/>
        </w:tc>
        <w:tc>
          <w:tcPr>
            <w:tcW w:w="2338" w:type="dxa"/>
          </w:tcPr>
          <w:p w14:paraId="63363CF8" w14:textId="77777777" w:rsidR="0048232C" w:rsidRDefault="0048232C" w:rsidP="00DA1A3D"/>
        </w:tc>
        <w:tc>
          <w:tcPr>
            <w:tcW w:w="2338" w:type="dxa"/>
          </w:tcPr>
          <w:p w14:paraId="32CDE13E" w14:textId="77777777" w:rsidR="0048232C" w:rsidRDefault="0048232C" w:rsidP="00DA1A3D"/>
        </w:tc>
      </w:tr>
    </w:tbl>
    <w:p w14:paraId="7BCACF44" w14:textId="77777777" w:rsidR="0048232C" w:rsidRDefault="0048232C" w:rsidP="0048232C">
      <w:pPr>
        <w:pStyle w:val="BodyParagraphNoIndent"/>
      </w:pPr>
      <w:r>
        <w:t>Note: Type content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8232C" w14:paraId="54095428" w14:textId="77777777" w:rsidTr="00DA1A3D">
        <w:tc>
          <w:tcPr>
            <w:tcW w:w="3116" w:type="dxa"/>
          </w:tcPr>
          <w:p w14:paraId="2E7E621C" w14:textId="77777777" w:rsidR="0048232C" w:rsidRDefault="0048232C" w:rsidP="00DA1A3D">
            <w:pPr>
              <w:pStyle w:val="BodyParagraphIndent"/>
              <w:ind w:firstLine="0"/>
            </w:pPr>
          </w:p>
        </w:tc>
        <w:tc>
          <w:tcPr>
            <w:tcW w:w="3117" w:type="dxa"/>
          </w:tcPr>
          <w:p w14:paraId="41869022" w14:textId="77777777" w:rsidR="0048232C" w:rsidRPr="004648BE" w:rsidRDefault="001F07C8" w:rsidP="00DA1A3D">
            <w:pPr>
              <w:pStyle w:val="Equations"/>
              <w:rPr>
                <w:rFonts w:ascii="Times New Roman" w:eastAsiaTheme="minorEastAsia" w:hAnsi="Times New Roman"/>
              </w:rPr>
            </w:pPr>
            <m:oMathPara>
              <m:oMath>
                <m:sSup>
                  <m:sSupPr>
                    <m:ctrlPr/>
                  </m:sSupPr>
                  <m:e>
                    <m:r>
                      <m:t>a</m:t>
                    </m:r>
                  </m:e>
                  <m:sup>
                    <m:r>
                      <m:t>2</m:t>
                    </m:r>
                  </m:sup>
                </m:sSup>
                <m:r>
                  <m:t>+</m:t>
                </m:r>
                <m:sSup>
                  <m:sSupPr>
                    <m:ctrlPr/>
                  </m:sSupPr>
                  <m:e>
                    <m:r>
                      <m:t>b</m:t>
                    </m:r>
                  </m:e>
                  <m:sup>
                    <m:r>
                      <m:t>2</m:t>
                    </m:r>
                  </m:sup>
                </m:sSup>
                <m:r>
                  <m:t>=</m:t>
                </m:r>
                <m:sSup>
                  <m:sSupPr>
                    <m:ctrlPr/>
                  </m:sSupPr>
                  <m:e>
                    <m:r>
                      <m:t>c</m:t>
                    </m:r>
                  </m:e>
                  <m:sup>
                    <m:r>
                      <m:t>2</m:t>
                    </m:r>
                  </m:sup>
                </m:sSup>
              </m:oMath>
            </m:oMathPara>
          </w:p>
        </w:tc>
        <w:tc>
          <w:tcPr>
            <w:tcW w:w="3117" w:type="dxa"/>
          </w:tcPr>
          <w:p w14:paraId="62543886" w14:textId="5C44F106" w:rsidR="0048232C" w:rsidRPr="000D54C7" w:rsidRDefault="0048232C" w:rsidP="000D54C7">
            <w:pPr>
              <w:pStyle w:val="CaptionEquations"/>
            </w:pPr>
            <w:r w:rsidRPr="000D54C7">
              <w:t>(</w:t>
            </w:r>
            <w:r w:rsidR="001F07C8">
              <w:fldChar w:fldCharType="begin"/>
            </w:r>
            <w:r w:rsidR="001F07C8">
              <w:instrText xml:space="preserve"> SEQ Equation \* ARABIC </w:instrText>
            </w:r>
            <w:r w:rsidR="001F07C8">
              <w:fldChar w:fldCharType="separate"/>
            </w:r>
            <w:r w:rsidR="00162B43" w:rsidRPr="000D54C7">
              <w:t>1</w:t>
            </w:r>
            <w:r w:rsidR="001F07C8">
              <w:fldChar w:fldCharType="end"/>
            </w:r>
            <w:r w:rsidRPr="000D54C7">
              <w:t>)</w:t>
            </w:r>
          </w:p>
        </w:tc>
      </w:tr>
    </w:tbl>
    <w:p w14:paraId="675AF01C" w14:textId="77777777" w:rsidR="000E0B15" w:rsidRDefault="0048232C" w:rsidP="00DA1A3D">
      <w:pPr>
        <w:pStyle w:val="BodyParagraphIndent"/>
      </w:pPr>
      <w:r>
        <w:t>[Type content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45"/>
        <w:gridCol w:w="450"/>
        <w:gridCol w:w="450"/>
        <w:gridCol w:w="635"/>
        <w:gridCol w:w="7370"/>
      </w:tblGrid>
      <w:tr w:rsidR="000E0B15" w14:paraId="56C19588" w14:textId="77777777" w:rsidTr="00016C59">
        <w:tc>
          <w:tcPr>
            <w:tcW w:w="9350" w:type="dxa"/>
            <w:gridSpan w:val="5"/>
            <w:tcBorders>
              <w:top w:val="single" w:sz="8" w:space="0" w:color="auto"/>
              <w:bottom w:val="single" w:sz="4" w:space="0" w:color="auto"/>
            </w:tcBorders>
          </w:tcPr>
          <w:p w14:paraId="26BA5E54" w14:textId="3753AC21" w:rsidR="000E0B15" w:rsidRPr="000E0B15" w:rsidRDefault="000E0B15" w:rsidP="000E0B15">
            <w:pPr>
              <w:rPr>
                <w:b/>
                <w:bCs/>
              </w:rPr>
            </w:pPr>
            <w:r w:rsidRPr="000E0B15">
              <w:rPr>
                <w:b/>
                <w:bCs/>
              </w:rPr>
              <w:t xml:space="preserve">Algorithm </w:t>
            </w:r>
            <w:r w:rsidRPr="000E0B15">
              <w:rPr>
                <w:b/>
                <w:bCs/>
              </w:rPr>
              <w:fldChar w:fldCharType="begin"/>
            </w:r>
            <w:r w:rsidRPr="000E0B15">
              <w:rPr>
                <w:b/>
                <w:bCs/>
              </w:rPr>
              <w:instrText xml:space="preserve"> SEQ Algorithm \* ARABIC </w:instrText>
            </w:r>
            <w:r w:rsidRPr="000E0B15">
              <w:rPr>
                <w:b/>
                <w:bCs/>
              </w:rPr>
              <w:fldChar w:fldCharType="separate"/>
            </w:r>
            <w:r w:rsidRPr="000E0B15">
              <w:rPr>
                <w:b/>
                <w:bCs/>
                <w:noProof/>
              </w:rPr>
              <w:t>1</w:t>
            </w:r>
            <w:r w:rsidRPr="000E0B15">
              <w:rPr>
                <w:b/>
                <w:bCs/>
              </w:rPr>
              <w:fldChar w:fldCharType="end"/>
            </w:r>
            <w:r w:rsidRPr="000E0B15">
              <w:rPr>
                <w:b/>
                <w:bCs/>
              </w:rPr>
              <w:t>: Title</w:t>
            </w:r>
          </w:p>
        </w:tc>
      </w:tr>
      <w:tr w:rsidR="000E0B15" w14:paraId="5225D125" w14:textId="77777777" w:rsidTr="00016C59">
        <w:tc>
          <w:tcPr>
            <w:tcW w:w="445" w:type="dxa"/>
            <w:tcBorders>
              <w:top w:val="single" w:sz="4" w:space="0" w:color="auto"/>
            </w:tcBorders>
          </w:tcPr>
          <w:p w14:paraId="5B925427" w14:textId="77777777" w:rsidR="000E0B15" w:rsidRDefault="000E0B15" w:rsidP="00016C59"/>
        </w:tc>
        <w:tc>
          <w:tcPr>
            <w:tcW w:w="8905" w:type="dxa"/>
            <w:gridSpan w:val="4"/>
            <w:tcBorders>
              <w:top w:val="single" w:sz="4" w:space="0" w:color="auto"/>
            </w:tcBorders>
          </w:tcPr>
          <w:p w14:paraId="17B33C87" w14:textId="77777777" w:rsidR="000E0B15" w:rsidRDefault="000E0B15" w:rsidP="00016C59">
            <w:r w:rsidRPr="004F2A21">
              <w:rPr>
                <w:b/>
                <w:bCs/>
              </w:rPr>
              <w:t>Input:</w:t>
            </w:r>
            <w:r>
              <w:t xml:space="preserve"> Type text here.</w:t>
            </w:r>
          </w:p>
        </w:tc>
      </w:tr>
      <w:tr w:rsidR="000E0B15" w14:paraId="4647656F" w14:textId="77777777" w:rsidTr="00016C59">
        <w:tc>
          <w:tcPr>
            <w:tcW w:w="445" w:type="dxa"/>
          </w:tcPr>
          <w:p w14:paraId="0FD56AEF" w14:textId="77777777" w:rsidR="000E0B15" w:rsidRDefault="000E0B15" w:rsidP="00016C59"/>
        </w:tc>
        <w:tc>
          <w:tcPr>
            <w:tcW w:w="8905" w:type="dxa"/>
            <w:gridSpan w:val="4"/>
          </w:tcPr>
          <w:p w14:paraId="09741B49" w14:textId="77777777" w:rsidR="000E0B15" w:rsidRDefault="000E0B15" w:rsidP="00016C59">
            <w:r w:rsidRPr="004F2A21">
              <w:rPr>
                <w:b/>
                <w:bCs/>
              </w:rPr>
              <w:t>Output:</w:t>
            </w:r>
            <w:r>
              <w:t xml:space="preserve"> Type text here.</w:t>
            </w:r>
          </w:p>
        </w:tc>
      </w:tr>
      <w:tr w:rsidR="000E0B15" w14:paraId="6EA1FDE1" w14:textId="77777777" w:rsidTr="00016C59">
        <w:tc>
          <w:tcPr>
            <w:tcW w:w="445" w:type="dxa"/>
          </w:tcPr>
          <w:p w14:paraId="3C0B29B8" w14:textId="77777777" w:rsidR="000E0B15" w:rsidRPr="004F2A21" w:rsidRDefault="000E0B15" w:rsidP="00016C59">
            <w:pPr>
              <w:rPr>
                <w:b/>
                <w:bCs/>
              </w:rPr>
            </w:pPr>
            <w:r w:rsidRPr="004F2A21">
              <w:rPr>
                <w:b/>
                <w:bCs/>
              </w:rPr>
              <w:t>1</w:t>
            </w:r>
          </w:p>
        </w:tc>
        <w:tc>
          <w:tcPr>
            <w:tcW w:w="8905" w:type="dxa"/>
            <w:gridSpan w:val="4"/>
            <w:tcBorders>
              <w:left w:val="nil"/>
            </w:tcBorders>
          </w:tcPr>
          <w:p w14:paraId="134C3BE2" w14:textId="77777777" w:rsidR="000E0B15" w:rsidRPr="004F2A21" w:rsidRDefault="000E0B15" w:rsidP="00016C59">
            <w:pPr>
              <w:rPr>
                <w:i/>
                <w:iCs/>
              </w:rPr>
            </w:pPr>
            <w:r w:rsidRPr="004F2A21">
              <w:rPr>
                <w:i/>
                <w:iCs/>
              </w:rPr>
              <w:t>Type text here</w:t>
            </w:r>
          </w:p>
        </w:tc>
      </w:tr>
      <w:tr w:rsidR="000E0B15" w14:paraId="031156F0" w14:textId="77777777" w:rsidTr="00016C59">
        <w:tc>
          <w:tcPr>
            <w:tcW w:w="445" w:type="dxa"/>
          </w:tcPr>
          <w:p w14:paraId="57958418" w14:textId="77777777" w:rsidR="000E0B15" w:rsidRPr="004F2A21" w:rsidRDefault="000E0B15" w:rsidP="00016C59">
            <w:pPr>
              <w:rPr>
                <w:b/>
                <w:bCs/>
              </w:rPr>
            </w:pPr>
            <w:r w:rsidRPr="004F2A21">
              <w:rPr>
                <w:b/>
                <w:bCs/>
              </w:rPr>
              <w:t>2</w:t>
            </w:r>
          </w:p>
        </w:tc>
        <w:tc>
          <w:tcPr>
            <w:tcW w:w="8905" w:type="dxa"/>
            <w:gridSpan w:val="4"/>
            <w:tcBorders>
              <w:left w:val="nil"/>
            </w:tcBorders>
          </w:tcPr>
          <w:p w14:paraId="1DF9612A" w14:textId="77777777" w:rsidR="000E0B15" w:rsidRPr="004F2A21" w:rsidRDefault="000E0B15" w:rsidP="00016C59">
            <w:pPr>
              <w:rPr>
                <w:i/>
                <w:iCs/>
              </w:rPr>
            </w:pPr>
            <w:r>
              <w:rPr>
                <w:b/>
                <w:bCs/>
              </w:rPr>
              <w:t>i</w:t>
            </w:r>
            <w:r w:rsidRPr="00946932">
              <w:rPr>
                <w:b/>
                <w:bCs/>
              </w:rPr>
              <w:t xml:space="preserve">f </w:t>
            </w:r>
            <w:r w:rsidRPr="004F2A21">
              <w:rPr>
                <w:i/>
                <w:iCs/>
              </w:rPr>
              <w:t>Type text here</w:t>
            </w:r>
          </w:p>
        </w:tc>
      </w:tr>
      <w:tr w:rsidR="000E0B15" w14:paraId="6F72926C" w14:textId="77777777" w:rsidTr="00016C59">
        <w:tc>
          <w:tcPr>
            <w:tcW w:w="445" w:type="dxa"/>
            <w:tcBorders>
              <w:right w:val="single" w:sz="4" w:space="0" w:color="auto"/>
            </w:tcBorders>
          </w:tcPr>
          <w:p w14:paraId="4B40DE06" w14:textId="77777777" w:rsidR="000E0B15" w:rsidRPr="004F2A21" w:rsidRDefault="000E0B15" w:rsidP="00016C59">
            <w:pPr>
              <w:rPr>
                <w:b/>
                <w:bCs/>
              </w:rPr>
            </w:pPr>
            <w:r>
              <w:rPr>
                <w:b/>
                <w:bCs/>
              </w:rPr>
              <w:t>3</w:t>
            </w:r>
          </w:p>
        </w:tc>
        <w:tc>
          <w:tcPr>
            <w:tcW w:w="450" w:type="dxa"/>
            <w:tcBorders>
              <w:left w:val="single" w:sz="4" w:space="0" w:color="auto"/>
            </w:tcBorders>
          </w:tcPr>
          <w:p w14:paraId="129265CD" w14:textId="77777777" w:rsidR="000E0B15" w:rsidRPr="004F2A21" w:rsidRDefault="000E0B15" w:rsidP="00016C59">
            <w:pPr>
              <w:rPr>
                <w:b/>
                <w:bCs/>
                <w:i/>
                <w:iCs/>
              </w:rPr>
            </w:pPr>
          </w:p>
        </w:tc>
        <w:tc>
          <w:tcPr>
            <w:tcW w:w="8455" w:type="dxa"/>
            <w:gridSpan w:val="3"/>
            <w:tcBorders>
              <w:left w:val="nil"/>
            </w:tcBorders>
          </w:tcPr>
          <w:p w14:paraId="155816E2" w14:textId="77777777" w:rsidR="000E0B15" w:rsidRPr="004F2A21" w:rsidRDefault="000E0B15" w:rsidP="00016C59">
            <w:pPr>
              <w:rPr>
                <w:i/>
                <w:iCs/>
              </w:rPr>
            </w:pPr>
            <w:r w:rsidRPr="004F2A21">
              <w:rPr>
                <w:i/>
                <w:iCs/>
              </w:rPr>
              <w:t>Type text here</w:t>
            </w:r>
          </w:p>
        </w:tc>
      </w:tr>
      <w:tr w:rsidR="000E0B15" w14:paraId="4D000A8C" w14:textId="77777777" w:rsidTr="00016C59">
        <w:tc>
          <w:tcPr>
            <w:tcW w:w="445" w:type="dxa"/>
            <w:tcBorders>
              <w:right w:val="single" w:sz="4" w:space="0" w:color="auto"/>
            </w:tcBorders>
          </w:tcPr>
          <w:p w14:paraId="19682D87" w14:textId="77777777" w:rsidR="000E0B15" w:rsidRPr="004F2A21" w:rsidRDefault="000E0B15" w:rsidP="00016C59">
            <w:pPr>
              <w:rPr>
                <w:b/>
                <w:bCs/>
              </w:rPr>
            </w:pPr>
            <w:r>
              <w:rPr>
                <w:b/>
                <w:bCs/>
              </w:rPr>
              <w:t>4</w:t>
            </w:r>
          </w:p>
        </w:tc>
        <w:tc>
          <w:tcPr>
            <w:tcW w:w="450" w:type="dxa"/>
            <w:tcBorders>
              <w:left w:val="single" w:sz="4" w:space="0" w:color="auto"/>
            </w:tcBorders>
          </w:tcPr>
          <w:p w14:paraId="4CA743EC" w14:textId="77777777" w:rsidR="000E0B15" w:rsidRPr="004F2A21" w:rsidRDefault="000E0B15" w:rsidP="00016C59">
            <w:pPr>
              <w:rPr>
                <w:b/>
                <w:bCs/>
                <w:i/>
                <w:iCs/>
              </w:rPr>
            </w:pPr>
          </w:p>
        </w:tc>
        <w:tc>
          <w:tcPr>
            <w:tcW w:w="8455" w:type="dxa"/>
            <w:gridSpan w:val="3"/>
            <w:tcBorders>
              <w:left w:val="nil"/>
            </w:tcBorders>
          </w:tcPr>
          <w:p w14:paraId="47E59132" w14:textId="77777777" w:rsidR="000E0B15" w:rsidRPr="004F2A21" w:rsidRDefault="000E0B15" w:rsidP="00016C59">
            <w:pPr>
              <w:rPr>
                <w:i/>
                <w:iCs/>
              </w:rPr>
            </w:pPr>
            <w:r>
              <w:rPr>
                <w:b/>
                <w:bCs/>
              </w:rPr>
              <w:t>for</w:t>
            </w:r>
            <w:r>
              <w:rPr>
                <w:i/>
                <w:iCs/>
              </w:rPr>
              <w:t xml:space="preserve"> </w:t>
            </w:r>
            <w:r w:rsidRPr="004F2A21">
              <w:rPr>
                <w:i/>
                <w:iCs/>
              </w:rPr>
              <w:t>Type text here</w:t>
            </w:r>
          </w:p>
        </w:tc>
      </w:tr>
      <w:tr w:rsidR="000E0B15" w14:paraId="3F5069D3" w14:textId="77777777" w:rsidTr="00016C59">
        <w:tc>
          <w:tcPr>
            <w:tcW w:w="445" w:type="dxa"/>
            <w:tcBorders>
              <w:right w:val="single" w:sz="4" w:space="0" w:color="auto"/>
            </w:tcBorders>
          </w:tcPr>
          <w:p w14:paraId="15A17F78" w14:textId="77777777" w:rsidR="000E0B15" w:rsidRDefault="000E0B15" w:rsidP="00016C59">
            <w:pPr>
              <w:rPr>
                <w:b/>
                <w:bCs/>
              </w:rPr>
            </w:pPr>
            <w:r>
              <w:rPr>
                <w:b/>
                <w:bCs/>
              </w:rPr>
              <w:t>5</w:t>
            </w:r>
          </w:p>
        </w:tc>
        <w:tc>
          <w:tcPr>
            <w:tcW w:w="450" w:type="dxa"/>
            <w:tcBorders>
              <w:left w:val="single" w:sz="4" w:space="0" w:color="auto"/>
              <w:right w:val="single" w:sz="4" w:space="0" w:color="auto"/>
            </w:tcBorders>
          </w:tcPr>
          <w:p w14:paraId="6FA3D391" w14:textId="77777777" w:rsidR="000E0B15" w:rsidRPr="004F2A21" w:rsidRDefault="000E0B15" w:rsidP="00016C59">
            <w:pPr>
              <w:rPr>
                <w:b/>
                <w:bCs/>
                <w:i/>
                <w:iCs/>
              </w:rPr>
            </w:pPr>
          </w:p>
        </w:tc>
        <w:tc>
          <w:tcPr>
            <w:tcW w:w="450" w:type="dxa"/>
            <w:tcBorders>
              <w:left w:val="single" w:sz="4" w:space="0" w:color="auto"/>
            </w:tcBorders>
          </w:tcPr>
          <w:p w14:paraId="7AF84B9F" w14:textId="77777777" w:rsidR="000E0B15" w:rsidRPr="00946932" w:rsidRDefault="000E0B15" w:rsidP="00016C59">
            <w:pPr>
              <w:rPr>
                <w:b/>
                <w:bCs/>
              </w:rPr>
            </w:pPr>
          </w:p>
        </w:tc>
        <w:tc>
          <w:tcPr>
            <w:tcW w:w="8005" w:type="dxa"/>
            <w:gridSpan w:val="2"/>
            <w:tcBorders>
              <w:left w:val="nil"/>
            </w:tcBorders>
          </w:tcPr>
          <w:p w14:paraId="227A0CF9" w14:textId="77777777" w:rsidR="000E0B15" w:rsidRPr="004F2A21" w:rsidRDefault="000E0B15" w:rsidP="00016C59">
            <w:pPr>
              <w:rPr>
                <w:i/>
                <w:iCs/>
              </w:rPr>
            </w:pPr>
            <w:r w:rsidRPr="00946932">
              <w:rPr>
                <w:b/>
                <w:bCs/>
              </w:rPr>
              <w:t>while</w:t>
            </w:r>
            <w:r w:rsidRPr="00946932">
              <w:rPr>
                <w:b/>
                <w:bCs/>
                <w:i/>
                <w:iCs/>
              </w:rPr>
              <w:t xml:space="preserve"> </w:t>
            </w:r>
            <w:r w:rsidRPr="004F2A21">
              <w:rPr>
                <w:i/>
                <w:iCs/>
              </w:rPr>
              <w:t>Type text here</w:t>
            </w:r>
          </w:p>
        </w:tc>
      </w:tr>
      <w:tr w:rsidR="000E0B15" w14:paraId="6A7CAB1F" w14:textId="77777777" w:rsidTr="00016C59">
        <w:tc>
          <w:tcPr>
            <w:tcW w:w="445" w:type="dxa"/>
            <w:tcBorders>
              <w:right w:val="single" w:sz="4" w:space="0" w:color="auto"/>
            </w:tcBorders>
          </w:tcPr>
          <w:p w14:paraId="0AF8946E" w14:textId="77777777" w:rsidR="000E0B15" w:rsidRDefault="000E0B15" w:rsidP="00016C59">
            <w:pPr>
              <w:rPr>
                <w:b/>
                <w:bCs/>
              </w:rPr>
            </w:pPr>
            <w:r>
              <w:rPr>
                <w:b/>
                <w:bCs/>
              </w:rPr>
              <w:t>6</w:t>
            </w:r>
          </w:p>
        </w:tc>
        <w:tc>
          <w:tcPr>
            <w:tcW w:w="450" w:type="dxa"/>
            <w:tcBorders>
              <w:left w:val="single" w:sz="4" w:space="0" w:color="auto"/>
              <w:right w:val="single" w:sz="4" w:space="0" w:color="auto"/>
            </w:tcBorders>
          </w:tcPr>
          <w:p w14:paraId="7D62EC17" w14:textId="77777777" w:rsidR="000E0B15" w:rsidRPr="004F2A21" w:rsidRDefault="000E0B15" w:rsidP="00016C59">
            <w:pPr>
              <w:rPr>
                <w:b/>
                <w:bCs/>
                <w:i/>
                <w:iCs/>
              </w:rPr>
            </w:pPr>
          </w:p>
        </w:tc>
        <w:tc>
          <w:tcPr>
            <w:tcW w:w="450" w:type="dxa"/>
            <w:tcBorders>
              <w:left w:val="single" w:sz="4" w:space="0" w:color="auto"/>
              <w:right w:val="single" w:sz="4" w:space="0" w:color="auto"/>
            </w:tcBorders>
          </w:tcPr>
          <w:p w14:paraId="57082E08" w14:textId="77777777" w:rsidR="000E0B15" w:rsidRPr="004F2A21" w:rsidRDefault="000E0B15" w:rsidP="00016C59">
            <w:pPr>
              <w:rPr>
                <w:i/>
                <w:iCs/>
              </w:rPr>
            </w:pPr>
          </w:p>
        </w:tc>
        <w:tc>
          <w:tcPr>
            <w:tcW w:w="635" w:type="dxa"/>
            <w:tcBorders>
              <w:left w:val="single" w:sz="4" w:space="0" w:color="auto"/>
            </w:tcBorders>
          </w:tcPr>
          <w:p w14:paraId="6FDAD686" w14:textId="77777777" w:rsidR="000E0B15" w:rsidRPr="004F2A21" w:rsidRDefault="000E0B15" w:rsidP="00016C59">
            <w:pPr>
              <w:rPr>
                <w:i/>
                <w:iCs/>
              </w:rPr>
            </w:pPr>
          </w:p>
        </w:tc>
        <w:tc>
          <w:tcPr>
            <w:tcW w:w="7370" w:type="dxa"/>
            <w:tcBorders>
              <w:left w:val="nil"/>
            </w:tcBorders>
          </w:tcPr>
          <w:p w14:paraId="3964C8EB" w14:textId="77777777" w:rsidR="000E0B15" w:rsidRPr="004F2A21" w:rsidRDefault="000E0B15" w:rsidP="00016C59">
            <w:pPr>
              <w:rPr>
                <w:i/>
                <w:iCs/>
              </w:rPr>
            </w:pPr>
            <w:r w:rsidRPr="004F2A21">
              <w:rPr>
                <w:i/>
                <w:iCs/>
              </w:rPr>
              <w:t>Type text here</w:t>
            </w:r>
          </w:p>
        </w:tc>
      </w:tr>
      <w:tr w:rsidR="000E0B15" w14:paraId="7871F195" w14:textId="77777777" w:rsidTr="00016C59">
        <w:tc>
          <w:tcPr>
            <w:tcW w:w="445" w:type="dxa"/>
            <w:tcBorders>
              <w:right w:val="single" w:sz="4" w:space="0" w:color="auto"/>
            </w:tcBorders>
          </w:tcPr>
          <w:p w14:paraId="4BBDB69A" w14:textId="77777777" w:rsidR="000E0B15" w:rsidRDefault="000E0B15" w:rsidP="00016C59">
            <w:pPr>
              <w:rPr>
                <w:b/>
                <w:bCs/>
              </w:rPr>
            </w:pPr>
            <w:r>
              <w:rPr>
                <w:b/>
                <w:bCs/>
              </w:rPr>
              <w:t>7</w:t>
            </w:r>
          </w:p>
        </w:tc>
        <w:tc>
          <w:tcPr>
            <w:tcW w:w="450" w:type="dxa"/>
            <w:tcBorders>
              <w:left w:val="single" w:sz="4" w:space="0" w:color="auto"/>
              <w:right w:val="single" w:sz="4" w:space="0" w:color="auto"/>
            </w:tcBorders>
          </w:tcPr>
          <w:p w14:paraId="481312D4" w14:textId="77777777" w:rsidR="000E0B15" w:rsidRPr="004F2A21" w:rsidRDefault="000E0B15" w:rsidP="00016C59">
            <w:pPr>
              <w:rPr>
                <w:b/>
                <w:bCs/>
                <w:i/>
                <w:iCs/>
              </w:rPr>
            </w:pPr>
          </w:p>
        </w:tc>
        <w:tc>
          <w:tcPr>
            <w:tcW w:w="450" w:type="dxa"/>
            <w:tcBorders>
              <w:left w:val="single" w:sz="4" w:space="0" w:color="auto"/>
            </w:tcBorders>
          </w:tcPr>
          <w:p w14:paraId="1EC62389" w14:textId="77777777" w:rsidR="000E0B15" w:rsidRPr="004F2A21" w:rsidRDefault="000E0B15" w:rsidP="00016C59">
            <w:pPr>
              <w:rPr>
                <w:i/>
                <w:iCs/>
              </w:rPr>
            </w:pPr>
          </w:p>
        </w:tc>
        <w:tc>
          <w:tcPr>
            <w:tcW w:w="8005" w:type="dxa"/>
            <w:gridSpan w:val="2"/>
            <w:tcBorders>
              <w:left w:val="nil"/>
            </w:tcBorders>
          </w:tcPr>
          <w:p w14:paraId="324E146A" w14:textId="77777777" w:rsidR="000E0B15" w:rsidRPr="004F2A21" w:rsidRDefault="000E0B15" w:rsidP="00016C59">
            <w:pPr>
              <w:rPr>
                <w:b/>
                <w:bCs/>
              </w:rPr>
            </w:pPr>
            <w:r w:rsidRPr="004F2A21">
              <w:rPr>
                <w:b/>
                <w:bCs/>
              </w:rPr>
              <w:t>end</w:t>
            </w:r>
          </w:p>
        </w:tc>
      </w:tr>
      <w:tr w:rsidR="000E0B15" w14:paraId="37AB148F" w14:textId="77777777" w:rsidTr="00016C59">
        <w:tc>
          <w:tcPr>
            <w:tcW w:w="445" w:type="dxa"/>
            <w:tcBorders>
              <w:right w:val="single" w:sz="4" w:space="0" w:color="auto"/>
            </w:tcBorders>
          </w:tcPr>
          <w:p w14:paraId="464DE17B" w14:textId="77777777" w:rsidR="000E0B15" w:rsidRDefault="000E0B15" w:rsidP="00016C59">
            <w:pPr>
              <w:rPr>
                <w:b/>
                <w:bCs/>
              </w:rPr>
            </w:pPr>
            <w:r>
              <w:rPr>
                <w:b/>
                <w:bCs/>
              </w:rPr>
              <w:t>8</w:t>
            </w:r>
          </w:p>
        </w:tc>
        <w:tc>
          <w:tcPr>
            <w:tcW w:w="450" w:type="dxa"/>
            <w:tcBorders>
              <w:left w:val="single" w:sz="4" w:space="0" w:color="auto"/>
            </w:tcBorders>
          </w:tcPr>
          <w:p w14:paraId="34D00B5E" w14:textId="77777777" w:rsidR="000E0B15" w:rsidRPr="004F2A21" w:rsidRDefault="000E0B15" w:rsidP="00016C59">
            <w:pPr>
              <w:rPr>
                <w:b/>
                <w:bCs/>
                <w:i/>
                <w:iCs/>
              </w:rPr>
            </w:pPr>
          </w:p>
        </w:tc>
        <w:tc>
          <w:tcPr>
            <w:tcW w:w="8455" w:type="dxa"/>
            <w:gridSpan w:val="3"/>
            <w:tcBorders>
              <w:left w:val="nil"/>
            </w:tcBorders>
          </w:tcPr>
          <w:p w14:paraId="2C50ED44" w14:textId="77777777" w:rsidR="000E0B15" w:rsidRPr="004F2A21" w:rsidRDefault="000E0B15" w:rsidP="00016C59">
            <w:pPr>
              <w:rPr>
                <w:b/>
                <w:bCs/>
              </w:rPr>
            </w:pPr>
            <w:r>
              <w:rPr>
                <w:b/>
                <w:bCs/>
              </w:rPr>
              <w:t>end</w:t>
            </w:r>
          </w:p>
        </w:tc>
      </w:tr>
      <w:tr w:rsidR="000E0B15" w14:paraId="5C3BDCC3" w14:textId="77777777" w:rsidTr="00016C59">
        <w:tc>
          <w:tcPr>
            <w:tcW w:w="445" w:type="dxa"/>
            <w:tcBorders>
              <w:bottom w:val="single" w:sz="8" w:space="0" w:color="auto"/>
            </w:tcBorders>
          </w:tcPr>
          <w:p w14:paraId="39407709" w14:textId="77777777" w:rsidR="000E0B15" w:rsidRDefault="000E0B15" w:rsidP="00016C59">
            <w:pPr>
              <w:rPr>
                <w:b/>
                <w:bCs/>
              </w:rPr>
            </w:pPr>
            <w:r>
              <w:rPr>
                <w:b/>
                <w:bCs/>
              </w:rPr>
              <w:t>9</w:t>
            </w:r>
          </w:p>
        </w:tc>
        <w:tc>
          <w:tcPr>
            <w:tcW w:w="8905" w:type="dxa"/>
            <w:gridSpan w:val="4"/>
            <w:tcBorders>
              <w:left w:val="nil"/>
              <w:bottom w:val="single" w:sz="8" w:space="0" w:color="auto"/>
            </w:tcBorders>
          </w:tcPr>
          <w:p w14:paraId="792359E0" w14:textId="77777777" w:rsidR="000E0B15" w:rsidRPr="004F2A21" w:rsidRDefault="000E0B15" w:rsidP="00016C59">
            <w:pPr>
              <w:rPr>
                <w:b/>
                <w:bCs/>
              </w:rPr>
            </w:pPr>
            <w:r w:rsidRPr="004F2A21">
              <w:rPr>
                <w:b/>
                <w:bCs/>
              </w:rPr>
              <w:t>end</w:t>
            </w:r>
          </w:p>
        </w:tc>
      </w:tr>
    </w:tbl>
    <w:p w14:paraId="04EE5674" w14:textId="437E8256" w:rsidR="0048232C" w:rsidRDefault="0048232C" w:rsidP="00DA1A3D">
      <w:pPr>
        <w:pStyle w:val="BodyParagraphIndent"/>
      </w:pPr>
      <w:r>
        <w:br w:type="page"/>
      </w:r>
    </w:p>
    <w:p w14:paraId="46776466" w14:textId="77777777" w:rsidR="0048232C" w:rsidRDefault="0048232C" w:rsidP="00DA1A3D">
      <w:pPr>
        <w:pStyle w:val="Heading2"/>
      </w:pPr>
      <w:bookmarkStart w:id="62" w:name="_Toc45285602"/>
      <w:bookmarkStart w:id="63" w:name="_Toc45285623"/>
      <w:bookmarkStart w:id="64" w:name="_Toc45285715"/>
      <w:bookmarkStart w:id="65" w:name="_Toc45285802"/>
      <w:bookmarkStart w:id="66" w:name="_Toc105157605"/>
      <w:r>
        <w:lastRenderedPageBreak/>
        <w:t>Results</w:t>
      </w:r>
      <w:bookmarkEnd w:id="62"/>
      <w:bookmarkEnd w:id="63"/>
      <w:bookmarkEnd w:id="64"/>
      <w:bookmarkEnd w:id="65"/>
      <w:bookmarkEnd w:id="66"/>
    </w:p>
    <w:p w14:paraId="6D538919" w14:textId="77777777" w:rsidR="0048232C" w:rsidRPr="00C952BC" w:rsidRDefault="0048232C" w:rsidP="00DA1A3D">
      <w:pPr>
        <w:pStyle w:val="HelpTextRemove"/>
      </w:pPr>
      <w:r w:rsidRPr="00C952BC">
        <w:t>[</w:t>
      </w:r>
      <w:r>
        <w:t xml:space="preserve">PAGE INSTRUCTIONS AND SAMPLE WORDING] </w:t>
      </w:r>
      <w:commentRangeStart w:id="67"/>
      <w:r>
        <w:t>[SEE COMMENT]</w:t>
      </w:r>
      <w:r w:rsidRPr="00C952BC">
        <w:t xml:space="preserve"> </w:t>
      </w:r>
      <w:commentRangeEnd w:id="67"/>
      <w:r w:rsidR="00A52442">
        <w:rPr>
          <w:rStyle w:val="CommentReference"/>
          <w:b w:val="0"/>
          <w:caps w:val="0"/>
          <w:color w:val="000000" w:themeColor="text1"/>
        </w:rPr>
        <w:commentReference w:id="67"/>
      </w:r>
    </w:p>
    <w:p w14:paraId="38BF8170" w14:textId="77777777" w:rsidR="0048232C" w:rsidRDefault="0048232C" w:rsidP="00DA1A3D">
      <w:pPr>
        <w:pStyle w:val="BodyParagraphIndent"/>
      </w:pPr>
      <w:r>
        <w:t>[Type content here.]</w:t>
      </w:r>
    </w:p>
    <w:p w14:paraId="25D57B2F" w14:textId="77777777" w:rsidR="0048232C" w:rsidRDefault="0048232C" w:rsidP="00DA1A3D">
      <w:pPr>
        <w:pStyle w:val="ListOrdered"/>
      </w:pPr>
      <w:r>
        <w:t>First list item</w:t>
      </w:r>
    </w:p>
    <w:p w14:paraId="09E37738" w14:textId="77777777" w:rsidR="0048232C" w:rsidRDefault="0048232C" w:rsidP="00DA1A3D">
      <w:pPr>
        <w:pStyle w:val="ListOrdered"/>
      </w:pPr>
      <w:r>
        <w:t>Second list item</w:t>
      </w:r>
    </w:p>
    <w:p w14:paraId="76615B35" w14:textId="77777777" w:rsidR="0048232C" w:rsidRDefault="0048232C" w:rsidP="00DA1A3D">
      <w:pPr>
        <w:pStyle w:val="ListOrdered"/>
      </w:pPr>
      <w:r>
        <w:t>Third list item</w:t>
      </w:r>
    </w:p>
    <w:p w14:paraId="0FF5057B" w14:textId="77777777" w:rsidR="0048232C" w:rsidRDefault="0048232C" w:rsidP="00DA1A3D">
      <w:pPr>
        <w:pStyle w:val="Heading3"/>
      </w:pPr>
      <w:bookmarkStart w:id="68" w:name="_Toc105157606"/>
      <w:r>
        <w:t>Results Subheading</w:t>
      </w:r>
      <w:bookmarkEnd w:id="68"/>
    </w:p>
    <w:p w14:paraId="45DFF1A9" w14:textId="731A3A55" w:rsidR="0048232C" w:rsidRPr="00A56ECF" w:rsidRDefault="0048232C" w:rsidP="00DA1A3D">
      <w:pPr>
        <w:pStyle w:val="BodyParagraphIndent"/>
      </w:pPr>
      <w:r>
        <w:t>[Type content here</w:t>
      </w:r>
      <w:r w:rsidR="00423191">
        <w:t xml:space="preserve"> (</w:t>
      </w:r>
      <w:r w:rsidR="00423191" w:rsidRPr="00660324">
        <w:rPr>
          <w:b/>
          <w:bCs/>
        </w:rPr>
        <w:t xml:space="preserve">Figures 1 </w:t>
      </w:r>
      <w:r w:rsidR="00423191" w:rsidRPr="00D46DF3">
        <w:t>and</w:t>
      </w:r>
      <w:r w:rsidR="00423191" w:rsidRPr="00660324">
        <w:rPr>
          <w:b/>
          <w:bCs/>
        </w:rPr>
        <w:t xml:space="preserve"> 2</w:t>
      </w:r>
      <w:r w:rsidR="00423191">
        <w:t>).</w:t>
      </w:r>
      <w:r>
        <w:t>]</w:t>
      </w:r>
    </w:p>
    <w:p w14:paraId="3B46C027" w14:textId="77777777" w:rsidR="0048232C" w:rsidRDefault="0048232C" w:rsidP="00DA1A3D">
      <w:pPr>
        <w:keepNext/>
        <w:jc w:val="center"/>
      </w:pPr>
      <w:r>
        <w:rPr>
          <w:noProof/>
        </w:rPr>
        <w:drawing>
          <wp:inline distT="0" distB="0" distL="0" distR="0" wp14:anchorId="57ED4FE8" wp14:editId="461F55EA">
            <wp:extent cx="1973225" cy="18764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81154" cy="1883965"/>
                    </a:xfrm>
                    <a:prstGeom prst="rect">
                      <a:avLst/>
                    </a:prstGeom>
                  </pic:spPr>
                </pic:pic>
              </a:graphicData>
            </a:graphic>
          </wp:inline>
        </w:drawing>
      </w:r>
    </w:p>
    <w:p w14:paraId="24467741" w14:textId="672DB001" w:rsidR="0048232C" w:rsidRDefault="00162B43" w:rsidP="00162B43">
      <w:pPr>
        <w:pStyle w:val="CaptionFigures"/>
      </w:pPr>
      <w:r>
        <w:t xml:space="preserve">Figure </w:t>
      </w:r>
      <w:r w:rsidR="001F07C8">
        <w:fldChar w:fldCharType="begin"/>
      </w:r>
      <w:r w:rsidR="001F07C8">
        <w:instrText xml:space="preserve"> SEQ Figure \* ARABIC </w:instrText>
      </w:r>
      <w:r w:rsidR="001F07C8">
        <w:fldChar w:fldCharType="separate"/>
      </w:r>
      <w:r w:rsidR="004F56FA">
        <w:rPr>
          <w:noProof/>
        </w:rPr>
        <w:t>1</w:t>
      </w:r>
      <w:r w:rsidR="001F07C8">
        <w:rPr>
          <w:noProof/>
        </w:rPr>
        <w:fldChar w:fldCharType="end"/>
      </w:r>
      <w:r w:rsidR="0048232C">
        <w:t xml:space="preserve">: </w:t>
      </w:r>
      <w:r w:rsidR="0048232C" w:rsidRPr="00C12929">
        <w:t>Type a descriptive caption for the figure.</w:t>
      </w:r>
    </w:p>
    <w:p w14:paraId="3E59BF59" w14:textId="77777777" w:rsidR="0048232C" w:rsidRDefault="0048232C" w:rsidP="00DA1A3D">
      <w:pPr>
        <w:keepNext/>
        <w:jc w:val="center"/>
      </w:pPr>
      <w:r>
        <w:rPr>
          <w:noProof/>
        </w:rPr>
        <w:drawing>
          <wp:inline distT="0" distB="0" distL="0" distR="0" wp14:anchorId="3B2FDBA8" wp14:editId="360A9A38">
            <wp:extent cx="1972945" cy="1876159"/>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83395" cy="1886096"/>
                    </a:xfrm>
                    <a:prstGeom prst="rect">
                      <a:avLst/>
                    </a:prstGeom>
                  </pic:spPr>
                </pic:pic>
              </a:graphicData>
            </a:graphic>
          </wp:inline>
        </w:drawing>
      </w:r>
    </w:p>
    <w:p w14:paraId="140E7ECB" w14:textId="53E3A43A" w:rsidR="0048232C" w:rsidRDefault="0048232C" w:rsidP="00DA1A3D">
      <w:pPr>
        <w:pStyle w:val="CaptionFigures"/>
      </w:pPr>
      <w:r>
        <w:t xml:space="preserve">Figure </w:t>
      </w:r>
      <w:r w:rsidR="001F07C8">
        <w:fldChar w:fldCharType="begin"/>
      </w:r>
      <w:r w:rsidR="001F07C8">
        <w:instrText xml:space="preserve"> SEQ Figure \* ARABIC </w:instrText>
      </w:r>
      <w:r w:rsidR="001F07C8">
        <w:fldChar w:fldCharType="separate"/>
      </w:r>
      <w:r w:rsidR="004F56FA">
        <w:rPr>
          <w:noProof/>
        </w:rPr>
        <w:t>2</w:t>
      </w:r>
      <w:r w:rsidR="001F07C8">
        <w:rPr>
          <w:noProof/>
        </w:rPr>
        <w:fldChar w:fldCharType="end"/>
      </w:r>
      <w:r>
        <w:t>:</w:t>
      </w:r>
      <w:r w:rsidRPr="00C12929">
        <w:t xml:space="preserve"> Type a descriptive caption for the figure.</w:t>
      </w:r>
      <w:r>
        <w:br w:type="page"/>
      </w:r>
    </w:p>
    <w:p w14:paraId="0B22F3D6" w14:textId="77777777" w:rsidR="0048232C" w:rsidRDefault="0048232C" w:rsidP="00DA1A3D">
      <w:pPr>
        <w:pStyle w:val="Heading2"/>
      </w:pPr>
      <w:bookmarkStart w:id="69" w:name="_Toc45285603"/>
      <w:bookmarkStart w:id="70" w:name="_Toc45285624"/>
      <w:bookmarkStart w:id="71" w:name="_Toc45285716"/>
      <w:bookmarkStart w:id="72" w:name="_Toc45285803"/>
      <w:bookmarkStart w:id="73" w:name="_Toc105157607"/>
      <w:r>
        <w:lastRenderedPageBreak/>
        <w:t>Conclusion</w:t>
      </w:r>
      <w:bookmarkEnd w:id="69"/>
      <w:bookmarkEnd w:id="70"/>
      <w:bookmarkEnd w:id="71"/>
      <w:bookmarkEnd w:id="72"/>
      <w:bookmarkEnd w:id="73"/>
    </w:p>
    <w:p w14:paraId="56F11429" w14:textId="77777777" w:rsidR="0048232C" w:rsidRPr="00C952BC" w:rsidRDefault="0048232C" w:rsidP="00DA1A3D">
      <w:pPr>
        <w:pStyle w:val="HelpTextRemove"/>
      </w:pPr>
      <w:r w:rsidRPr="00C952BC">
        <w:t>[</w:t>
      </w:r>
      <w:r>
        <w:t xml:space="preserve">PAGE INSTRUCTIONS AND SAMPLE WORDING] </w:t>
      </w:r>
      <w:commentRangeStart w:id="74"/>
      <w:r>
        <w:t>[SEE COMMENT]</w:t>
      </w:r>
      <w:commentRangeEnd w:id="74"/>
      <w:r w:rsidR="00A52442">
        <w:rPr>
          <w:rStyle w:val="CommentReference"/>
          <w:b w:val="0"/>
          <w:caps w:val="0"/>
          <w:color w:val="000000" w:themeColor="text1"/>
        </w:rPr>
        <w:commentReference w:id="74"/>
      </w:r>
    </w:p>
    <w:p w14:paraId="799F444E" w14:textId="77777777" w:rsidR="0048232C" w:rsidRPr="00A56ECF" w:rsidRDefault="0048232C" w:rsidP="00DA1A3D">
      <w:pPr>
        <w:pStyle w:val="Heading3"/>
      </w:pPr>
      <w:bookmarkStart w:id="75" w:name="_Toc105157608"/>
      <w:r>
        <w:t>Conclusion Subheading</w:t>
      </w:r>
      <w:bookmarkEnd w:id="75"/>
    </w:p>
    <w:p w14:paraId="6A2F6E43" w14:textId="7C436C9C" w:rsidR="0048232C" w:rsidRDefault="0048232C" w:rsidP="0026026D">
      <w:pPr>
        <w:pStyle w:val="BodyParagraphIndent"/>
      </w:pPr>
      <w:r>
        <w:t xml:space="preserve">[Type content here. Type content here.] </w:t>
      </w:r>
    </w:p>
    <w:p w14:paraId="38A5DD7A" w14:textId="77777777" w:rsidR="0048232C" w:rsidRDefault="0048232C" w:rsidP="00DA1A3D">
      <w:pPr>
        <w:pStyle w:val="BodyParagraphIndent"/>
      </w:pPr>
      <w:r>
        <w:br w:type="page"/>
      </w:r>
    </w:p>
    <w:bookmarkStart w:id="76" w:name="_Toc45285804" w:displacedByCustomXml="next"/>
    <w:bookmarkStart w:id="77" w:name="_Toc45285717" w:displacedByCustomXml="next"/>
    <w:bookmarkStart w:id="78" w:name="_Toc45285625" w:displacedByCustomXml="next"/>
    <w:bookmarkStart w:id="79" w:name="_Toc45285604" w:displacedByCustomXml="next"/>
    <w:bookmarkStart w:id="80" w:name="_Toc105157609" w:displacedByCustomXml="next"/>
    <w:sdt>
      <w:sdtPr>
        <w:alias w:val="References Heading (required, locked)"/>
        <w:tag w:val="References Heading (required, locked)"/>
        <w:id w:val="-1128005115"/>
        <w:lock w:val="contentLocked"/>
        <w:placeholder>
          <w:docPart w:val="616C02FCA25C4CEEAEEA27F70CD65B9B"/>
        </w:placeholder>
      </w:sdtPr>
      <w:sdtEndPr/>
      <w:sdtContent>
        <w:p w14:paraId="4E2E62B1" w14:textId="77777777" w:rsidR="0048232C" w:rsidRDefault="0048232C" w:rsidP="00DA1A3D">
          <w:pPr>
            <w:pStyle w:val="Heading1"/>
          </w:pPr>
          <w:r>
            <w:t>References</w:t>
          </w:r>
        </w:p>
        <w:bookmarkEnd w:id="76" w:displacedByCustomXml="next"/>
        <w:bookmarkEnd w:id="77" w:displacedByCustomXml="next"/>
        <w:bookmarkEnd w:id="78" w:displacedByCustomXml="next"/>
        <w:bookmarkEnd w:id="79" w:displacedByCustomXml="next"/>
      </w:sdtContent>
    </w:sdt>
    <w:bookmarkEnd w:id="80" w:displacedByCustomXml="prev"/>
    <w:p w14:paraId="648D042E" w14:textId="77777777" w:rsidR="0048232C" w:rsidRPr="00C952BC" w:rsidRDefault="0048232C" w:rsidP="00DA1A3D">
      <w:pPr>
        <w:pStyle w:val="HelpTextRemove"/>
      </w:pPr>
      <w:r w:rsidRPr="00C952BC">
        <w:t>[</w:t>
      </w:r>
      <w:r>
        <w:t xml:space="preserve">PAGE INSTRUCTIONS] </w:t>
      </w:r>
      <w:commentRangeStart w:id="81"/>
      <w:r>
        <w:t>[SEE COMMENT]</w:t>
      </w:r>
      <w:commentRangeEnd w:id="81"/>
      <w:r w:rsidR="00A52442">
        <w:rPr>
          <w:rStyle w:val="CommentReference"/>
          <w:b w:val="0"/>
          <w:caps w:val="0"/>
          <w:color w:val="000000" w:themeColor="text1"/>
        </w:rPr>
        <w:commentReference w:id="81"/>
      </w:r>
    </w:p>
    <w:p w14:paraId="10E6376C" w14:textId="3FA008D7" w:rsidR="0048232C" w:rsidRDefault="0048232C" w:rsidP="00DA1A3D">
      <w:pPr>
        <w:pStyle w:val="BodyParagraphIndent"/>
      </w:pPr>
      <w:r>
        <w:t xml:space="preserve">Discuss with your faculty advisor(s) which citation style is appropriate for your field. </w:t>
      </w:r>
      <w:r w:rsidR="0022437F">
        <w:t>You must choose from the available options (</w:t>
      </w:r>
      <w:r w:rsidR="0022437F" w:rsidRPr="0022437F">
        <w:t>ACS, AMA, APA, Chicago, IEEE, and MLA</w:t>
      </w:r>
      <w:r w:rsidR="0022437F">
        <w:t xml:space="preserve">). </w:t>
      </w:r>
      <w:r>
        <w:t xml:space="preserve">Use that style consistently throughout your thesis. All in-text citations used throughout your thesis must appear on the References page. For some citation styles, each entry is numbered, and each number corresponds with an in-text citation. Other citation styles do not require numbering. </w:t>
      </w:r>
    </w:p>
    <w:p w14:paraId="6AE8F47C" w14:textId="73C1DD9C" w:rsidR="0048232C" w:rsidRDefault="0048232C" w:rsidP="00DA1A3D">
      <w:pPr>
        <w:pStyle w:val="BodyParagraphIndent"/>
      </w:pPr>
      <w:r>
        <w:t xml:space="preserve">Each reference entry must be single spaced and have a double-spaced line in between each entry (HINT: </w:t>
      </w:r>
      <w:r w:rsidR="00F2425E" w:rsidRPr="00F2425E">
        <w:t>Format entries using the “List (References)” Style.</w:t>
      </w:r>
      <w:r>
        <w:t xml:space="preserve"> Contact us if you need help.)</w:t>
      </w:r>
    </w:p>
    <w:p w14:paraId="05F8397A" w14:textId="77777777" w:rsidR="0048232C" w:rsidRPr="00C952BC" w:rsidRDefault="0048232C" w:rsidP="00DA1A3D">
      <w:pPr>
        <w:pStyle w:val="HelpTextRemove"/>
      </w:pPr>
      <w:r w:rsidRPr="00C952BC">
        <w:t xml:space="preserve">[MODIFY </w:t>
      </w:r>
      <w:r>
        <w:t>SAMPLE WORDING BELOW]</w:t>
      </w:r>
    </w:p>
    <w:p w14:paraId="5E2E9704" w14:textId="77777777" w:rsidR="001F07C8" w:rsidRPr="001F07C8" w:rsidRDefault="001F07C8" w:rsidP="001F07C8">
      <w:pPr>
        <w:pStyle w:val="ListReferences"/>
      </w:pPr>
      <w:r w:rsidRPr="001F07C8">
        <w:t>[1]</w:t>
      </w:r>
      <w:r w:rsidRPr="001F07C8">
        <w:tab/>
        <w:t xml:space="preserve">S. M. Misemer, “Bridging the gaps in cultural memory: Carlos </w:t>
      </w:r>
      <w:proofErr w:type="spellStart"/>
      <w:r w:rsidRPr="001F07C8">
        <w:t>Gorostiza’s</w:t>
      </w:r>
      <w:proofErr w:type="spellEnd"/>
      <w:r w:rsidRPr="001F07C8">
        <w:t xml:space="preserve"> El </w:t>
      </w:r>
      <w:proofErr w:type="spellStart"/>
      <w:r w:rsidRPr="001F07C8">
        <w:t>puente</w:t>
      </w:r>
      <w:proofErr w:type="spellEnd"/>
      <w:r w:rsidRPr="001F07C8">
        <w:t xml:space="preserve">, and Gabriel </w:t>
      </w:r>
      <w:proofErr w:type="spellStart"/>
      <w:r w:rsidRPr="001F07C8">
        <w:t>Peveroni’s</w:t>
      </w:r>
      <w:proofErr w:type="spellEnd"/>
      <w:r w:rsidRPr="001F07C8">
        <w:t xml:space="preserve"> Sarajevo </w:t>
      </w:r>
      <w:proofErr w:type="spellStart"/>
      <w:r w:rsidRPr="001F07C8">
        <w:t>esquina</w:t>
      </w:r>
      <w:proofErr w:type="spellEnd"/>
      <w:r w:rsidRPr="001F07C8">
        <w:t xml:space="preserve"> Montevideo (El </w:t>
      </w:r>
      <w:proofErr w:type="spellStart"/>
      <w:r w:rsidRPr="001F07C8">
        <w:t>puente</w:t>
      </w:r>
      <w:proofErr w:type="spellEnd"/>
      <w:r w:rsidRPr="001F07C8">
        <w:t xml:space="preserve">),” </w:t>
      </w:r>
      <w:r w:rsidRPr="001F07C8">
        <w:rPr>
          <w:i/>
          <w:iCs/>
        </w:rPr>
        <w:t>Latin American Theatre Review</w:t>
      </w:r>
      <w:r w:rsidRPr="001F07C8">
        <w:t xml:space="preserve">. 2005, </w:t>
      </w:r>
      <w:proofErr w:type="spellStart"/>
      <w:r w:rsidRPr="001F07C8">
        <w:t>doi</w:t>
      </w:r>
      <w:proofErr w:type="spellEnd"/>
      <w:r w:rsidRPr="001F07C8">
        <w:t>: 10.1353/ltr.2005.0015.</w:t>
      </w:r>
    </w:p>
    <w:p w14:paraId="3C645363" w14:textId="77777777" w:rsidR="001F07C8" w:rsidRPr="001F07C8" w:rsidRDefault="001F07C8" w:rsidP="001F07C8">
      <w:pPr>
        <w:pStyle w:val="ListReferences"/>
      </w:pPr>
      <w:r w:rsidRPr="001F07C8">
        <w:t>[2]</w:t>
      </w:r>
      <w:r w:rsidRPr="001F07C8">
        <w:tab/>
        <w:t xml:space="preserve">S. H. Russell, M. P. Hancock, and J. McCullough, “Benefits of undergraduate research experiences,” </w:t>
      </w:r>
      <w:r w:rsidRPr="001F07C8">
        <w:rPr>
          <w:i/>
          <w:iCs/>
        </w:rPr>
        <w:t>Science</w:t>
      </w:r>
      <w:r w:rsidRPr="001F07C8">
        <w:t xml:space="preserve">. 2007, </w:t>
      </w:r>
      <w:proofErr w:type="spellStart"/>
      <w:r w:rsidRPr="001F07C8">
        <w:t>doi</w:t>
      </w:r>
      <w:proofErr w:type="spellEnd"/>
      <w:r w:rsidRPr="001F07C8">
        <w:t>: 10.1126/science.1140384.</w:t>
      </w:r>
    </w:p>
    <w:p w14:paraId="1EC1BDB0" w14:textId="691D539F" w:rsidR="001F07C8" w:rsidRPr="00520616" w:rsidRDefault="0048232C" w:rsidP="001F07C8">
      <w:pPr>
        <w:pStyle w:val="ListReferences"/>
        <w:rPr>
          <w:noProof/>
        </w:rPr>
      </w:pPr>
      <w:r>
        <w:fldChar w:fldCharType="begin" w:fldLock="1"/>
      </w:r>
      <w:r>
        <w:instrText xml:space="preserve">ADDIN Mendeley Bibliography CSL_BIBLIOGRAPHY </w:instrText>
      </w:r>
      <w:r>
        <w:fldChar w:fldCharType="separate"/>
      </w:r>
    </w:p>
    <w:p w14:paraId="0996BD8A" w14:textId="0B2E5A08" w:rsidR="0048232C" w:rsidRPr="00520616" w:rsidRDefault="0048232C" w:rsidP="00DA1A3D">
      <w:pPr>
        <w:pStyle w:val="ListReferences"/>
        <w:rPr>
          <w:noProof/>
        </w:rPr>
      </w:pPr>
    </w:p>
    <w:p w14:paraId="76F21E3D" w14:textId="77777777" w:rsidR="0048232C" w:rsidRDefault="0048232C" w:rsidP="00DA1A3D">
      <w:pPr>
        <w:pStyle w:val="ListReferences"/>
      </w:pPr>
      <w:r>
        <w:fldChar w:fldCharType="end"/>
      </w:r>
      <w:r>
        <w:br w:type="page"/>
      </w:r>
    </w:p>
    <w:p w14:paraId="417EF276" w14:textId="3B4197CA" w:rsidR="0048232C" w:rsidRDefault="0048232C" w:rsidP="00DA1A3D">
      <w:pPr>
        <w:pStyle w:val="Heading1"/>
      </w:pPr>
      <w:bookmarkStart w:id="82" w:name="_Toc45285605"/>
      <w:bookmarkStart w:id="83" w:name="_Toc45285626"/>
      <w:bookmarkStart w:id="84" w:name="_Toc45285718"/>
      <w:bookmarkStart w:id="85" w:name="_Toc45285805"/>
      <w:bookmarkStart w:id="86" w:name="_Toc105157610"/>
      <w:r>
        <w:lastRenderedPageBreak/>
        <w:t xml:space="preserve">Appendix: </w:t>
      </w:r>
      <w:bookmarkEnd w:id="82"/>
      <w:bookmarkEnd w:id="83"/>
      <w:bookmarkEnd w:id="84"/>
      <w:bookmarkEnd w:id="85"/>
      <w:r>
        <w:t>TITLE</w:t>
      </w:r>
      <w:bookmarkEnd w:id="86"/>
    </w:p>
    <w:p w14:paraId="3E286CB6" w14:textId="77777777" w:rsidR="0048232C" w:rsidRPr="00C952BC" w:rsidRDefault="0048232C" w:rsidP="00DA1A3D">
      <w:pPr>
        <w:pStyle w:val="HelpTextRemove"/>
      </w:pPr>
      <w:bookmarkStart w:id="87" w:name="_Hlk53404796"/>
      <w:r w:rsidRPr="00C952BC">
        <w:t>[</w:t>
      </w:r>
      <w:r>
        <w:t xml:space="preserve">PAGE INSTRUCTIONS] </w:t>
      </w:r>
      <w:commentRangeStart w:id="88"/>
      <w:r>
        <w:t>[SEE COMMENT]</w:t>
      </w:r>
      <w:commentRangeEnd w:id="88"/>
      <w:r w:rsidR="00A52442">
        <w:rPr>
          <w:rStyle w:val="CommentReference"/>
          <w:b w:val="0"/>
          <w:caps w:val="0"/>
          <w:color w:val="000000" w:themeColor="text1"/>
        </w:rPr>
        <w:commentReference w:id="88"/>
      </w:r>
    </w:p>
    <w:p w14:paraId="2FDF65C6" w14:textId="77777777" w:rsidR="0048232C" w:rsidRDefault="0048232C" w:rsidP="00DA1A3D">
      <w:pPr>
        <w:pStyle w:val="BodyParagraphIndent"/>
      </w:pPr>
      <w:bookmarkStart w:id="89" w:name="_Hlk105156564"/>
      <w:bookmarkEnd w:id="87"/>
      <w:r>
        <w:t>The Appendix section:</w:t>
      </w:r>
    </w:p>
    <w:p w14:paraId="285026BC" w14:textId="77777777" w:rsidR="0048232C" w:rsidRDefault="0048232C" w:rsidP="00DA1A3D">
      <w:pPr>
        <w:pStyle w:val="ListUnordered"/>
      </w:pPr>
      <w:r>
        <w:t xml:space="preserve">Is </w:t>
      </w:r>
      <w:proofErr w:type="gramStart"/>
      <w:r>
        <w:t>optional</w:t>
      </w:r>
      <w:proofErr w:type="gramEnd"/>
      <w:r>
        <w:t xml:space="preserve"> </w:t>
      </w:r>
    </w:p>
    <w:p w14:paraId="25EAD0EA" w14:textId="77777777" w:rsidR="0048232C" w:rsidRDefault="0048232C" w:rsidP="00DA1A3D">
      <w:pPr>
        <w:pStyle w:val="ListUnordered"/>
      </w:pPr>
      <w:r>
        <w:t xml:space="preserve">Must be placed directly after the References </w:t>
      </w:r>
      <w:proofErr w:type="gramStart"/>
      <w:r>
        <w:t>section</w:t>
      </w:r>
      <w:proofErr w:type="gramEnd"/>
    </w:p>
    <w:p w14:paraId="3C5D79F3" w14:textId="77777777" w:rsidR="0048232C" w:rsidRDefault="0048232C" w:rsidP="00DA1A3D">
      <w:pPr>
        <w:pStyle w:val="ListUnordered"/>
      </w:pPr>
      <w:r>
        <w:t xml:space="preserve">Can be a collection of large data sets, images, and/or tables that would interrupt a significant portion of your </w:t>
      </w:r>
      <w:proofErr w:type="gramStart"/>
      <w:r>
        <w:t>writing</w:t>
      </w:r>
      <w:proofErr w:type="gramEnd"/>
    </w:p>
    <w:p w14:paraId="4C1B39C2" w14:textId="77777777" w:rsidR="00775F8C" w:rsidRDefault="00775F8C" w:rsidP="00775F8C">
      <w:pPr>
        <w:pStyle w:val="ListUnordered"/>
      </w:pPr>
      <w:r>
        <w:t>Can be a single Appendix (label as Appendix: Title)</w:t>
      </w:r>
    </w:p>
    <w:p w14:paraId="691C2A0E" w14:textId="3D429F3D" w:rsidR="0048232C" w:rsidRDefault="005B7B32" w:rsidP="00DA1A3D">
      <w:pPr>
        <w:pStyle w:val="ListUnordered"/>
      </w:pPr>
      <w:r>
        <w:t>If</w:t>
      </w:r>
      <w:r w:rsidR="0048232C">
        <w:t xml:space="preserve"> includ</w:t>
      </w:r>
      <w:r>
        <w:t>ing</w:t>
      </w:r>
      <w:r w:rsidR="0048232C">
        <w:t xml:space="preserve"> multiple </w:t>
      </w:r>
      <w:r w:rsidR="0048232C" w:rsidRPr="00271CC6">
        <w:t>Appendi</w:t>
      </w:r>
      <w:r w:rsidR="0048232C">
        <w:t>c</w:t>
      </w:r>
      <w:r w:rsidR="0048232C" w:rsidRPr="00271CC6">
        <w:t>es</w:t>
      </w:r>
      <w:r>
        <w:t xml:space="preserve">, </w:t>
      </w:r>
      <w:r w:rsidR="0048232C" w:rsidRPr="00271CC6">
        <w:t xml:space="preserve">label </w:t>
      </w:r>
      <w:r>
        <w:t xml:space="preserve">them as </w:t>
      </w:r>
      <w:r w:rsidR="0048232C">
        <w:t xml:space="preserve">Appendix </w:t>
      </w:r>
      <w:r w:rsidR="0048232C" w:rsidRPr="00271CC6">
        <w:t>A</w:t>
      </w:r>
      <w:r w:rsidR="0048232C">
        <w:t>: Title</w:t>
      </w:r>
      <w:r w:rsidR="0048232C" w:rsidRPr="00271CC6">
        <w:t xml:space="preserve">, </w:t>
      </w:r>
      <w:r w:rsidR="0048232C">
        <w:t xml:space="preserve">Appendix </w:t>
      </w:r>
      <w:r w:rsidR="0048232C" w:rsidRPr="00271CC6">
        <w:t>B</w:t>
      </w:r>
      <w:r w:rsidR="0048232C">
        <w:t>: Title, etc.</w:t>
      </w:r>
    </w:p>
    <w:p w14:paraId="5ECBA659" w14:textId="7F379E42" w:rsidR="00775F8C" w:rsidRDefault="005B7B32" w:rsidP="00775F8C">
      <w:pPr>
        <w:pStyle w:val="ListUnordered"/>
      </w:pPr>
      <w:r>
        <w:t>Label f</w:t>
      </w:r>
      <w:r w:rsidR="00775F8C">
        <w:t>igures, tables, and equations consecutively starting with A.1, A.2, etc. For additional Appendices (B, C, etc.), label figures, tables, and equations as B.1, B.2, etc.</w:t>
      </w:r>
    </w:p>
    <w:p w14:paraId="51416768" w14:textId="77777777" w:rsidR="0048232C" w:rsidRDefault="0048232C" w:rsidP="00DA1A3D">
      <w:pPr>
        <w:pStyle w:val="ListUnordered"/>
      </w:pPr>
      <w:r>
        <w:t xml:space="preserve">Can be as many pages as </w:t>
      </w:r>
      <w:proofErr w:type="gramStart"/>
      <w:r>
        <w:t>needed</w:t>
      </w:r>
      <w:proofErr w:type="gramEnd"/>
    </w:p>
    <w:p w14:paraId="5528D06E" w14:textId="77777777" w:rsidR="0048232C" w:rsidRPr="00C952BC" w:rsidRDefault="0048232C" w:rsidP="00DA1A3D">
      <w:pPr>
        <w:pStyle w:val="HelpTextRemove"/>
      </w:pPr>
      <w:bookmarkStart w:id="90" w:name="_Hlk53404824"/>
      <w:bookmarkEnd w:id="89"/>
      <w:r w:rsidRPr="00C952BC">
        <w:t xml:space="preserve">[MODIFY </w:t>
      </w:r>
      <w:r>
        <w:t>SAMPLE WORDING BELOW]</w:t>
      </w:r>
    </w:p>
    <w:bookmarkEnd w:id="90"/>
    <w:p w14:paraId="19D0E906" w14:textId="77777777" w:rsidR="0048232C" w:rsidRDefault="0048232C" w:rsidP="00DA1A3D">
      <w:pPr>
        <w:pStyle w:val="BodyParagraphIndent"/>
      </w:pPr>
      <w:r>
        <w:t xml:space="preserve"> [Type content here.]</w:t>
      </w:r>
    </w:p>
    <w:p w14:paraId="2DF81B42" w14:textId="77777777" w:rsidR="00F77BD6" w:rsidRDefault="00F77BD6">
      <w:pPr>
        <w:spacing w:after="160" w:line="259" w:lineRule="auto"/>
      </w:pPr>
      <w:r>
        <w:br w:type="page"/>
      </w:r>
    </w:p>
    <w:p w14:paraId="7E885594" w14:textId="61379FBE" w:rsidR="0048232C" w:rsidRDefault="0048232C" w:rsidP="00DA1A3D">
      <w:pPr>
        <w:jc w:val="center"/>
      </w:pPr>
      <w:r>
        <w:rPr>
          <w:noProof/>
        </w:rPr>
        <w:lastRenderedPageBreak/>
        <w:drawing>
          <wp:inline distT="0" distB="0" distL="0" distR="0" wp14:anchorId="4FCB162F" wp14:editId="3D1ED99F">
            <wp:extent cx="2524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4125" cy="2400300"/>
                    </a:xfrm>
                    <a:prstGeom prst="rect">
                      <a:avLst/>
                    </a:prstGeom>
                  </pic:spPr>
                </pic:pic>
              </a:graphicData>
            </a:graphic>
          </wp:inline>
        </w:drawing>
      </w:r>
    </w:p>
    <w:p w14:paraId="4F481D21" w14:textId="672F6C72" w:rsidR="0048232C" w:rsidRDefault="00775F8C" w:rsidP="00775F8C">
      <w:pPr>
        <w:pStyle w:val="Caption"/>
      </w:pPr>
      <w:r>
        <w:t>Figure A.</w:t>
      </w:r>
      <w:r w:rsidR="001F07C8">
        <w:fldChar w:fldCharType="begin"/>
      </w:r>
      <w:r w:rsidR="001F07C8">
        <w:instrText xml:space="preserve"> SEQ Figure_A. \* ARABIC </w:instrText>
      </w:r>
      <w:r w:rsidR="001F07C8">
        <w:fldChar w:fldCharType="separate"/>
      </w:r>
      <w:r>
        <w:rPr>
          <w:noProof/>
        </w:rPr>
        <w:t>1</w:t>
      </w:r>
      <w:r w:rsidR="001F07C8">
        <w:rPr>
          <w:noProof/>
        </w:rPr>
        <w:fldChar w:fldCharType="end"/>
      </w:r>
      <w:r w:rsidR="0048232C">
        <w:rPr>
          <w:noProof/>
        </w:rPr>
        <w:t>:</w:t>
      </w:r>
      <w:r w:rsidR="0048232C">
        <w:t xml:space="preserve"> Type a descriptive caption for the figure. </w:t>
      </w:r>
    </w:p>
    <w:p w14:paraId="357992EE" w14:textId="77777777" w:rsidR="0048232C" w:rsidRDefault="0048232C" w:rsidP="00DA1A3D">
      <w:pPr>
        <w:jc w:val="center"/>
      </w:pPr>
      <w:r>
        <w:rPr>
          <w:noProof/>
        </w:rPr>
        <w:drawing>
          <wp:inline distT="0" distB="0" distL="0" distR="0" wp14:anchorId="638F8CB7" wp14:editId="15162E29">
            <wp:extent cx="2524125" cy="24003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4125" cy="2400300"/>
                    </a:xfrm>
                    <a:prstGeom prst="rect">
                      <a:avLst/>
                    </a:prstGeom>
                  </pic:spPr>
                </pic:pic>
              </a:graphicData>
            </a:graphic>
          </wp:inline>
        </w:drawing>
      </w:r>
    </w:p>
    <w:p w14:paraId="41051EC0" w14:textId="1FEBB790" w:rsidR="0048232C" w:rsidRDefault="00775F8C" w:rsidP="000E0B15">
      <w:pPr>
        <w:pStyle w:val="Caption"/>
      </w:pPr>
      <w:r>
        <w:t>Figure A.</w:t>
      </w:r>
      <w:r w:rsidR="001F07C8">
        <w:fldChar w:fldCharType="begin"/>
      </w:r>
      <w:r w:rsidR="001F07C8">
        <w:instrText xml:space="preserve"> SEQ Figure_A. \* ARABIC </w:instrText>
      </w:r>
      <w:r w:rsidR="001F07C8">
        <w:fldChar w:fldCharType="separate"/>
      </w:r>
      <w:r>
        <w:rPr>
          <w:noProof/>
        </w:rPr>
        <w:t>2</w:t>
      </w:r>
      <w:r w:rsidR="001F07C8">
        <w:rPr>
          <w:noProof/>
        </w:rPr>
        <w:fldChar w:fldCharType="end"/>
      </w:r>
      <w:r w:rsidR="0048232C">
        <w:t>: Type a descriptive caption for the figure.</w:t>
      </w:r>
    </w:p>
    <w:sectPr w:rsidR="0048232C" w:rsidSect="00B7607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ymond, Annabelle Grace [2]" w:date="2023-08-24T12:19:00Z" w:initials="AAG">
    <w:p w14:paraId="77418D5A" w14:textId="77777777" w:rsidR="00D756EF" w:rsidRDefault="00D756EF">
      <w:pPr>
        <w:pStyle w:val="CommentText"/>
      </w:pPr>
      <w:r>
        <w:rPr>
          <w:rStyle w:val="CommentReference"/>
        </w:rPr>
        <w:annotationRef/>
      </w:r>
      <w:r>
        <w:t>HOWDY =)</w:t>
      </w:r>
    </w:p>
    <w:p w14:paraId="28D8A4E4" w14:textId="77777777" w:rsidR="00D756EF" w:rsidRDefault="00D756EF">
      <w:pPr>
        <w:pStyle w:val="CommentText"/>
      </w:pPr>
    </w:p>
    <w:p w14:paraId="1A3A8796" w14:textId="77777777" w:rsidR="00D756EF" w:rsidRDefault="00D756EF">
      <w:pPr>
        <w:pStyle w:val="CommentText"/>
      </w:pPr>
      <w:r>
        <w:rPr>
          <w:b/>
          <w:bCs/>
          <w:u w:val="single"/>
        </w:rPr>
        <w:t>HELP TEXT INSTRUCTIONS:</w:t>
      </w:r>
    </w:p>
    <w:p w14:paraId="52704747" w14:textId="77777777" w:rsidR="00D756EF" w:rsidRDefault="00D756EF">
      <w:pPr>
        <w:pStyle w:val="CommentText"/>
      </w:pPr>
    </w:p>
    <w:p w14:paraId="386B5B11" w14:textId="77777777" w:rsidR="00D756EF" w:rsidRDefault="00D756EF">
      <w:pPr>
        <w:pStyle w:val="CommentText"/>
      </w:pPr>
      <w:r>
        <w:rPr>
          <w:b/>
          <w:bCs/>
        </w:rPr>
        <w:t xml:space="preserve">HOW TO REMOVE ALL </w:t>
      </w:r>
      <w:r>
        <w:rPr>
          <w:b/>
          <w:bCs/>
          <w:color w:val="500000"/>
        </w:rPr>
        <w:t>MAROON</w:t>
      </w:r>
      <w:r>
        <w:rPr>
          <w:b/>
          <w:bCs/>
        </w:rPr>
        <w:t>/WHITE HELP TEXT FROM THE ENTIRE DOCUMENT AT ONCE:</w:t>
      </w:r>
    </w:p>
    <w:p w14:paraId="099160B6" w14:textId="77777777" w:rsidR="00D756EF" w:rsidRDefault="00D756EF">
      <w:pPr>
        <w:pStyle w:val="CommentText"/>
      </w:pPr>
    </w:p>
    <w:p w14:paraId="2937EF2D" w14:textId="77777777" w:rsidR="00D756EF" w:rsidRDefault="00D756EF">
      <w:pPr>
        <w:pStyle w:val="CommentText"/>
      </w:pPr>
      <w:r>
        <w:t xml:space="preserve">1. Open the Styles menu. </w:t>
      </w:r>
    </w:p>
    <w:p w14:paraId="61DF48A5" w14:textId="77777777" w:rsidR="00D756EF" w:rsidRDefault="00D756EF">
      <w:pPr>
        <w:pStyle w:val="CommentText"/>
      </w:pPr>
    </w:p>
    <w:p w14:paraId="4DF2BDBA" w14:textId="77777777" w:rsidR="00D756EF" w:rsidRDefault="00D756EF">
      <w:pPr>
        <w:pStyle w:val="CommentText"/>
      </w:pPr>
      <w:r>
        <w:t xml:space="preserve">2. Right click the “Help Text (Remove)” Style. </w:t>
      </w:r>
    </w:p>
    <w:p w14:paraId="746575F6" w14:textId="77777777" w:rsidR="00D756EF" w:rsidRDefault="00D756EF">
      <w:pPr>
        <w:pStyle w:val="CommentText"/>
      </w:pPr>
    </w:p>
    <w:p w14:paraId="736B660F" w14:textId="77777777" w:rsidR="00D756EF" w:rsidRDefault="00D756EF">
      <w:pPr>
        <w:pStyle w:val="CommentText"/>
      </w:pPr>
      <w:r>
        <w:t xml:space="preserve">3. Click “Select all”. </w:t>
      </w:r>
    </w:p>
    <w:p w14:paraId="7A374BDA" w14:textId="77777777" w:rsidR="00D756EF" w:rsidRDefault="00D756EF">
      <w:pPr>
        <w:pStyle w:val="CommentText"/>
      </w:pPr>
    </w:p>
    <w:p w14:paraId="3665D485" w14:textId="77777777" w:rsidR="00D756EF" w:rsidRDefault="00D756EF">
      <w:pPr>
        <w:pStyle w:val="CommentText"/>
      </w:pPr>
      <w:r>
        <w:t>4. Press the delete key.</w:t>
      </w:r>
    </w:p>
    <w:p w14:paraId="7B96C290" w14:textId="77777777" w:rsidR="00D756EF" w:rsidRDefault="00D756EF">
      <w:pPr>
        <w:pStyle w:val="CommentText"/>
      </w:pPr>
    </w:p>
    <w:p w14:paraId="61B2FCC1" w14:textId="77777777" w:rsidR="00D756EF" w:rsidRDefault="00D756EF">
      <w:pPr>
        <w:pStyle w:val="CommentText"/>
      </w:pPr>
      <w:r>
        <w:rPr>
          <w:b/>
          <w:bCs/>
        </w:rPr>
        <w:t xml:space="preserve">HOW TO REMOVE ALL </w:t>
      </w:r>
      <w:r>
        <w:rPr>
          <w:b/>
          <w:bCs/>
          <w:highlight w:val="yellow"/>
        </w:rPr>
        <w:t>YELLOW HIGHLIGHTED</w:t>
      </w:r>
      <w:r>
        <w:rPr>
          <w:b/>
          <w:bCs/>
        </w:rPr>
        <w:t xml:space="preserve"> HELP TEXT FROM THE ENTIRE DOCUMENT AT ONCE:</w:t>
      </w:r>
    </w:p>
    <w:p w14:paraId="2A976E6D" w14:textId="77777777" w:rsidR="00D756EF" w:rsidRDefault="00D756EF">
      <w:pPr>
        <w:pStyle w:val="CommentText"/>
      </w:pPr>
    </w:p>
    <w:p w14:paraId="0E741E2C" w14:textId="77777777" w:rsidR="00D756EF" w:rsidRDefault="00D756EF">
      <w:pPr>
        <w:pStyle w:val="CommentText"/>
      </w:pPr>
      <w:r>
        <w:t xml:space="preserve">1. Open the Styles menu. </w:t>
      </w:r>
    </w:p>
    <w:p w14:paraId="17B637E8" w14:textId="77777777" w:rsidR="00D756EF" w:rsidRDefault="00D756EF">
      <w:pPr>
        <w:pStyle w:val="CommentText"/>
      </w:pPr>
    </w:p>
    <w:p w14:paraId="448B826B" w14:textId="77777777" w:rsidR="00D756EF" w:rsidRDefault="00D756EF">
      <w:pPr>
        <w:pStyle w:val="CommentText"/>
      </w:pPr>
      <w:r>
        <w:t xml:space="preserve">2. Right click the “Characters Only (Choose an item) (Remove)” Style. </w:t>
      </w:r>
    </w:p>
    <w:p w14:paraId="3717131F" w14:textId="77777777" w:rsidR="00D756EF" w:rsidRDefault="00D756EF">
      <w:pPr>
        <w:pStyle w:val="CommentText"/>
      </w:pPr>
    </w:p>
    <w:p w14:paraId="0B455459" w14:textId="77777777" w:rsidR="00D756EF" w:rsidRDefault="00D756EF">
      <w:pPr>
        <w:pStyle w:val="CommentText"/>
      </w:pPr>
      <w:r>
        <w:t>3. Click “Select all”.</w:t>
      </w:r>
    </w:p>
    <w:p w14:paraId="7DC183C4" w14:textId="77777777" w:rsidR="00D756EF" w:rsidRDefault="00D756EF">
      <w:pPr>
        <w:pStyle w:val="CommentText"/>
      </w:pPr>
    </w:p>
    <w:p w14:paraId="03E8E134" w14:textId="77777777" w:rsidR="00D756EF" w:rsidRDefault="00D756EF">
      <w:pPr>
        <w:pStyle w:val="CommentText"/>
      </w:pPr>
      <w:r>
        <w:t>4. Press the delete key.</w:t>
      </w:r>
    </w:p>
    <w:p w14:paraId="18144A0E" w14:textId="77777777" w:rsidR="00D756EF" w:rsidRDefault="00D756EF">
      <w:pPr>
        <w:pStyle w:val="CommentText"/>
      </w:pPr>
    </w:p>
    <w:p w14:paraId="5D69BD79" w14:textId="77777777" w:rsidR="00D756EF" w:rsidRDefault="00D756EF">
      <w:pPr>
        <w:pStyle w:val="CommentText"/>
      </w:pPr>
      <w:r>
        <w:rPr>
          <w:b/>
          <w:bCs/>
        </w:rPr>
        <w:t>IF YOUR TITLE PAGE BECOMES 2 PAGES:</w:t>
      </w:r>
    </w:p>
    <w:p w14:paraId="3C96A240" w14:textId="77777777" w:rsidR="00D756EF" w:rsidRDefault="00D756EF">
      <w:pPr>
        <w:pStyle w:val="CommentText"/>
      </w:pPr>
    </w:p>
    <w:p w14:paraId="7797E1F1" w14:textId="77777777" w:rsidR="00D756EF" w:rsidRDefault="00D756EF" w:rsidP="0027304E">
      <w:pPr>
        <w:pStyle w:val="CommentText"/>
      </w:pPr>
      <w:r>
        <w:t xml:space="preserve">1. Send an email to </w:t>
      </w:r>
      <w:hyperlink r:id="rId1" w:history="1">
        <w:r w:rsidRPr="0027304E">
          <w:rPr>
            <w:rStyle w:val="Hyperlink"/>
          </w:rPr>
          <w:t>ugr@tamu.edu</w:t>
        </w:r>
      </w:hyperlink>
      <w:r>
        <w:t xml:space="preserve"> with your document attached. We’ll help you adjust the spacing so everything fits appropriately on one page. </w:t>
      </w:r>
    </w:p>
  </w:comment>
  <w:comment w:id="3" w:author="Aymond, Annabelle Grace [2]" w:date="2023-08-24T12:22:00Z" w:initials="AAG">
    <w:p w14:paraId="51E5C12E" w14:textId="77777777" w:rsidR="00D756EF" w:rsidRDefault="00D756EF">
      <w:pPr>
        <w:pStyle w:val="CommentText"/>
      </w:pPr>
      <w:r>
        <w:rPr>
          <w:rStyle w:val="CommentReference"/>
        </w:rPr>
        <w:annotationRef/>
      </w:r>
      <w:r>
        <w:rPr>
          <w:b/>
          <w:bCs/>
        </w:rPr>
        <w:t xml:space="preserve">RESEARCH COMPLIANCE CERTIFICATION </w:t>
      </w:r>
    </w:p>
    <w:p w14:paraId="7630D09C" w14:textId="77777777" w:rsidR="00D756EF" w:rsidRDefault="00D756EF">
      <w:pPr>
        <w:pStyle w:val="CommentText"/>
      </w:pPr>
    </w:p>
    <w:p w14:paraId="49BFD4C7" w14:textId="77777777" w:rsidR="00D756EF" w:rsidRDefault="00D756EF">
      <w:pPr>
        <w:pStyle w:val="CommentText"/>
      </w:pPr>
      <w:r>
        <w:rPr>
          <w:b/>
          <w:bCs/>
        </w:rPr>
        <w:t>PAGE INSTRUCTIONS:</w:t>
      </w:r>
    </w:p>
    <w:p w14:paraId="5F52A38B" w14:textId="77777777" w:rsidR="00D756EF" w:rsidRDefault="00D756EF">
      <w:pPr>
        <w:pStyle w:val="CommentText"/>
      </w:pPr>
    </w:p>
    <w:p w14:paraId="0058EFC1" w14:textId="77777777" w:rsidR="00D756EF" w:rsidRDefault="00D756EF">
      <w:pPr>
        <w:pStyle w:val="CommentText"/>
      </w:pPr>
      <w:r>
        <w:t>1. The first paragraph is required and cannot be altered.</w:t>
      </w:r>
    </w:p>
    <w:p w14:paraId="6EF273EF" w14:textId="77777777" w:rsidR="00D756EF" w:rsidRDefault="00D756EF">
      <w:pPr>
        <w:pStyle w:val="CommentText"/>
      </w:pPr>
    </w:p>
    <w:p w14:paraId="66569A33" w14:textId="77777777" w:rsidR="00D756EF" w:rsidRDefault="00D756EF">
      <w:pPr>
        <w:pStyle w:val="CommentText"/>
      </w:pPr>
      <w:r>
        <w:t>2. There are three “Choose an item” statements you must complete to resolve pronouns and plurals.</w:t>
      </w:r>
    </w:p>
    <w:p w14:paraId="236680DA" w14:textId="77777777" w:rsidR="00D756EF" w:rsidRDefault="00D756EF">
      <w:pPr>
        <w:pStyle w:val="CommentText"/>
      </w:pPr>
    </w:p>
    <w:p w14:paraId="2E69FB5F" w14:textId="77777777" w:rsidR="00D756EF" w:rsidRDefault="00D756EF">
      <w:pPr>
        <w:pStyle w:val="CommentText"/>
      </w:pPr>
      <w:r>
        <w:t xml:space="preserve">3. In the second paragraph, type your name and any team member names exactly as you typed them on the Title and Abstract pages. </w:t>
      </w:r>
    </w:p>
    <w:p w14:paraId="32DD2CA0" w14:textId="77777777" w:rsidR="00D756EF" w:rsidRDefault="00D756EF">
      <w:pPr>
        <w:pStyle w:val="CommentText"/>
      </w:pPr>
    </w:p>
    <w:p w14:paraId="6A05CA0B" w14:textId="77777777" w:rsidR="00D756EF" w:rsidRDefault="00D756EF">
      <w:pPr>
        <w:pStyle w:val="CommentText"/>
      </w:pPr>
      <w:r>
        <w:t>4. If your project requires approval from the office of Research Compliance and Biosafety, you must list all of the IRB, IACUC, and/or IBC protocol numbers, approval dates, and expiration dates associated with your project. Protocol numbers, approval dates, expiration dates should be placed after the last paragraph.</w:t>
      </w:r>
    </w:p>
    <w:p w14:paraId="7B24F29E" w14:textId="77777777" w:rsidR="00D756EF" w:rsidRDefault="00D756EF">
      <w:pPr>
        <w:pStyle w:val="CommentText"/>
      </w:pPr>
    </w:p>
    <w:p w14:paraId="537C8372" w14:textId="77777777" w:rsidR="00D756EF" w:rsidRDefault="00D756EF">
      <w:pPr>
        <w:pStyle w:val="CommentText"/>
      </w:pPr>
      <w:r>
        <w:t>5. If your project does not require approval from the office of Research Compliance and Biosafety, remove the sample protocol wording and help text from the bottom of this page.</w:t>
      </w:r>
    </w:p>
    <w:p w14:paraId="6ACB838E" w14:textId="77777777" w:rsidR="00D756EF" w:rsidRDefault="00D756EF">
      <w:pPr>
        <w:pStyle w:val="CommentText"/>
      </w:pPr>
    </w:p>
    <w:p w14:paraId="1D5368C7" w14:textId="77777777" w:rsidR="00D756EF" w:rsidRDefault="00D756EF" w:rsidP="00783681">
      <w:pPr>
        <w:pStyle w:val="CommentText"/>
      </w:pPr>
      <w:r>
        <w:t xml:space="preserve">6. Refer to the Title Page Help Text Instructions to learn how to remove the </w:t>
      </w:r>
      <w:r>
        <w:rPr>
          <w:b/>
          <w:bCs/>
          <w:color w:val="500000"/>
        </w:rPr>
        <w:t>Maroon</w:t>
      </w:r>
      <w:r>
        <w:t xml:space="preserve">/White and </w:t>
      </w:r>
      <w:r>
        <w:rPr>
          <w:b/>
          <w:bCs/>
          <w:highlight w:val="yellow"/>
        </w:rPr>
        <w:t>Yellow Highlighted</w:t>
      </w:r>
      <w:r>
        <w:t xml:space="preserve"> help text on this page.</w:t>
      </w:r>
    </w:p>
  </w:comment>
  <w:comment w:id="5" w:author="Aymond, Annabelle Grace [2]" w:date="2023-09-22T14:09:00Z" w:initials="AAG">
    <w:p w14:paraId="6272E684" w14:textId="77777777" w:rsidR="006F4F6C" w:rsidRDefault="001B5AB0">
      <w:pPr>
        <w:pStyle w:val="CommentText"/>
      </w:pPr>
      <w:r>
        <w:rPr>
          <w:rStyle w:val="CommentReference"/>
        </w:rPr>
        <w:annotationRef/>
      </w:r>
      <w:r w:rsidR="006F4F6C">
        <w:rPr>
          <w:b/>
          <w:bCs/>
          <w:color w:val="000000"/>
        </w:rPr>
        <w:t>TABLE OF CONTENTS</w:t>
      </w:r>
    </w:p>
    <w:p w14:paraId="6D022F44" w14:textId="77777777" w:rsidR="006F4F6C" w:rsidRDefault="006F4F6C">
      <w:pPr>
        <w:pStyle w:val="CommentText"/>
      </w:pPr>
    </w:p>
    <w:p w14:paraId="07DC3154" w14:textId="77777777" w:rsidR="006F4F6C" w:rsidRDefault="006F4F6C">
      <w:pPr>
        <w:pStyle w:val="CommentText"/>
      </w:pPr>
      <w:r>
        <w:rPr>
          <w:b/>
          <w:bCs/>
          <w:color w:val="000000"/>
        </w:rPr>
        <w:t>PAGE INSTRUCTIONS:</w:t>
      </w:r>
    </w:p>
    <w:p w14:paraId="255D0D1A" w14:textId="77777777" w:rsidR="006F4F6C" w:rsidRDefault="006F4F6C">
      <w:pPr>
        <w:pStyle w:val="CommentText"/>
      </w:pPr>
    </w:p>
    <w:p w14:paraId="7DCC7103" w14:textId="77777777" w:rsidR="006F4F6C" w:rsidRDefault="006F4F6C">
      <w:pPr>
        <w:pStyle w:val="CommentText"/>
      </w:pPr>
      <w:r>
        <w:rPr>
          <w:color w:val="000000"/>
        </w:rPr>
        <w:t xml:space="preserve">1. An automated Table of Contents is built into the template using headings and subheadings from the Styles menu. </w:t>
      </w:r>
    </w:p>
    <w:p w14:paraId="271886BD" w14:textId="77777777" w:rsidR="006F4F6C" w:rsidRDefault="006F4F6C">
      <w:pPr>
        <w:pStyle w:val="CommentText"/>
      </w:pPr>
    </w:p>
    <w:p w14:paraId="72F5C3DE" w14:textId="77777777" w:rsidR="006F4F6C" w:rsidRDefault="006F4F6C">
      <w:pPr>
        <w:pStyle w:val="CommentText"/>
      </w:pPr>
      <w:r>
        <w:rPr>
          <w:color w:val="000000"/>
        </w:rPr>
        <w:t>2. Be sure to use the Styles menu to set headings and subheadings.</w:t>
      </w:r>
    </w:p>
    <w:p w14:paraId="5968193A" w14:textId="77777777" w:rsidR="006F4F6C" w:rsidRDefault="006F4F6C">
      <w:pPr>
        <w:pStyle w:val="CommentText"/>
      </w:pPr>
    </w:p>
    <w:p w14:paraId="099CB066" w14:textId="77777777" w:rsidR="006F4F6C" w:rsidRDefault="006F4F6C">
      <w:pPr>
        <w:pStyle w:val="CommentText"/>
      </w:pPr>
      <w:r>
        <w:rPr>
          <w:color w:val="000000"/>
        </w:rPr>
        <w:t xml:space="preserve">3. To apply updates to the Table of Contents, right click anywhere on the Table of Contents and select “Update Field”. </w:t>
      </w:r>
    </w:p>
    <w:p w14:paraId="5B27E2DD" w14:textId="77777777" w:rsidR="006F4F6C" w:rsidRDefault="006F4F6C">
      <w:pPr>
        <w:pStyle w:val="CommentText"/>
      </w:pPr>
    </w:p>
    <w:p w14:paraId="24371FC3" w14:textId="77777777" w:rsidR="006F4F6C" w:rsidRDefault="006F4F6C">
      <w:pPr>
        <w:pStyle w:val="CommentText"/>
      </w:pPr>
      <w:r>
        <w:rPr>
          <w:color w:val="000000"/>
        </w:rPr>
        <w:t xml:space="preserve">4. Then, select “Update Entire Table”. </w:t>
      </w:r>
    </w:p>
    <w:p w14:paraId="71CA4FC2" w14:textId="77777777" w:rsidR="006F4F6C" w:rsidRDefault="006F4F6C">
      <w:pPr>
        <w:pStyle w:val="CommentText"/>
      </w:pPr>
    </w:p>
    <w:p w14:paraId="7962B019" w14:textId="77777777" w:rsidR="006F4F6C" w:rsidRDefault="006F4F6C">
      <w:pPr>
        <w:pStyle w:val="CommentText"/>
      </w:pPr>
      <w:r>
        <w:rPr>
          <w:b/>
          <w:bCs/>
          <w:color w:val="000000"/>
        </w:rPr>
        <w:t>IF YOUR TOC BECOMES 2 OR MORE PAGES:</w:t>
      </w:r>
    </w:p>
    <w:p w14:paraId="5A0A9B34" w14:textId="77777777" w:rsidR="006F4F6C" w:rsidRDefault="006F4F6C">
      <w:pPr>
        <w:pStyle w:val="CommentText"/>
      </w:pPr>
    </w:p>
    <w:p w14:paraId="63F0F7EC" w14:textId="77777777" w:rsidR="006F4F6C" w:rsidRDefault="006F4F6C">
      <w:pPr>
        <w:pStyle w:val="CommentText"/>
      </w:pPr>
      <w:r>
        <w:rPr>
          <w:color w:val="000000"/>
        </w:rPr>
        <w:t>1. Wait until the final thesis submission to remove page numbers that appear on subsequent TOC pages.</w:t>
      </w:r>
    </w:p>
    <w:p w14:paraId="2E64175D" w14:textId="77777777" w:rsidR="006F4F6C" w:rsidRDefault="006F4F6C">
      <w:pPr>
        <w:pStyle w:val="CommentText"/>
      </w:pPr>
    </w:p>
    <w:p w14:paraId="50E12393" w14:textId="77777777" w:rsidR="006F4F6C" w:rsidRDefault="006F4F6C">
      <w:pPr>
        <w:pStyle w:val="CommentText"/>
      </w:pPr>
      <w:r>
        <w:rPr>
          <w:color w:val="000000"/>
        </w:rPr>
        <w:t xml:space="preserve">2. Insert your cursor at the end of the last number listed on the first page of your TOC. </w:t>
      </w:r>
    </w:p>
    <w:p w14:paraId="681EA19B" w14:textId="77777777" w:rsidR="006F4F6C" w:rsidRDefault="006F4F6C">
      <w:pPr>
        <w:pStyle w:val="CommentText"/>
      </w:pPr>
    </w:p>
    <w:p w14:paraId="7A2AA407" w14:textId="77777777" w:rsidR="006F4F6C" w:rsidRDefault="006F4F6C">
      <w:pPr>
        <w:pStyle w:val="CommentText"/>
      </w:pPr>
      <w:r>
        <w:rPr>
          <w:color w:val="000000"/>
        </w:rPr>
        <w:t xml:space="preserve">3. Go to the Layout tab. Click on “Breaks”. Under “Sections Breaks”, Select “Next Page”. </w:t>
      </w:r>
    </w:p>
    <w:p w14:paraId="50E38FE3" w14:textId="77777777" w:rsidR="006F4F6C" w:rsidRDefault="006F4F6C">
      <w:pPr>
        <w:pStyle w:val="CommentText"/>
      </w:pPr>
    </w:p>
    <w:p w14:paraId="1A4B5284" w14:textId="77777777" w:rsidR="006F4F6C" w:rsidRDefault="006F4F6C" w:rsidP="00B702D7">
      <w:pPr>
        <w:pStyle w:val="CommentText"/>
      </w:pPr>
      <w:r>
        <w:rPr>
          <w:color w:val="000000"/>
        </w:rPr>
        <w:t xml:space="preserve">4. Remove any extra space that appears at the top of TOC pages as a result of inserting the Next Page break. </w:t>
      </w:r>
    </w:p>
  </w:comment>
  <w:comment w:id="20" w:author="Aymond, Annabelle Grace [2]" w:date="2023-09-22T14:10:00Z" w:initials="AAG">
    <w:p w14:paraId="48AD909B" w14:textId="77777777" w:rsidR="006F4F6C" w:rsidRDefault="001B5AB0">
      <w:pPr>
        <w:pStyle w:val="CommentText"/>
      </w:pPr>
      <w:r>
        <w:rPr>
          <w:rStyle w:val="CommentReference"/>
        </w:rPr>
        <w:annotationRef/>
      </w:r>
      <w:r w:rsidR="006F4F6C">
        <w:rPr>
          <w:b/>
          <w:bCs/>
          <w:color w:val="000000"/>
        </w:rPr>
        <w:t>DEDICATION</w:t>
      </w:r>
    </w:p>
    <w:p w14:paraId="459169C4" w14:textId="77777777" w:rsidR="006F4F6C" w:rsidRDefault="006F4F6C">
      <w:pPr>
        <w:pStyle w:val="CommentText"/>
      </w:pPr>
    </w:p>
    <w:p w14:paraId="76936DC6" w14:textId="77777777" w:rsidR="006F4F6C" w:rsidRDefault="006F4F6C">
      <w:pPr>
        <w:pStyle w:val="CommentText"/>
      </w:pPr>
      <w:r>
        <w:rPr>
          <w:b/>
          <w:bCs/>
          <w:color w:val="000000"/>
        </w:rPr>
        <w:t>PAGE INSTRUCTIONS:</w:t>
      </w:r>
    </w:p>
    <w:p w14:paraId="10E74283" w14:textId="77777777" w:rsidR="006F4F6C" w:rsidRDefault="006F4F6C">
      <w:pPr>
        <w:pStyle w:val="CommentText"/>
      </w:pPr>
    </w:p>
    <w:p w14:paraId="12EF5F8E" w14:textId="77777777" w:rsidR="006F4F6C" w:rsidRDefault="006F4F6C">
      <w:pPr>
        <w:pStyle w:val="CommentText"/>
      </w:pPr>
      <w:r>
        <w:rPr>
          <w:color w:val="000000"/>
        </w:rPr>
        <w:t xml:space="preserve">1. Modify the sample wording provided or remove this optional page. </w:t>
      </w:r>
    </w:p>
    <w:p w14:paraId="04317466" w14:textId="77777777" w:rsidR="006F4F6C" w:rsidRDefault="006F4F6C">
      <w:pPr>
        <w:pStyle w:val="CommentText"/>
      </w:pPr>
    </w:p>
    <w:p w14:paraId="784B2E2A" w14:textId="77777777" w:rsidR="006F4F6C" w:rsidRDefault="006F4F6C">
      <w:pPr>
        <w:pStyle w:val="CommentText"/>
      </w:pPr>
      <w:r>
        <w:rPr>
          <w:color w:val="000000"/>
        </w:rPr>
        <w:t>2. Format Dedication statements using the “Body Paragraph (Dedication)” Style.</w:t>
      </w:r>
    </w:p>
    <w:p w14:paraId="7736FB8A" w14:textId="77777777" w:rsidR="006F4F6C" w:rsidRDefault="006F4F6C">
      <w:pPr>
        <w:pStyle w:val="CommentText"/>
      </w:pPr>
    </w:p>
    <w:p w14:paraId="2D4BFCED" w14:textId="77777777" w:rsidR="006F4F6C" w:rsidRDefault="006F4F6C" w:rsidP="005E395E">
      <w:pPr>
        <w:pStyle w:val="CommentText"/>
      </w:pPr>
      <w:r>
        <w:rPr>
          <w:color w:val="000000"/>
        </w:rPr>
        <w:t>3. Remove page instructions text from the page when you are ready.</w:t>
      </w:r>
    </w:p>
  </w:comment>
  <w:comment w:id="28" w:author="Aymond, Annabelle Grace [2]" w:date="2023-09-22T14:10:00Z" w:initials="AAG">
    <w:p w14:paraId="1FDAAA49" w14:textId="77777777" w:rsidR="006F4F6C" w:rsidRDefault="001B5AB0">
      <w:pPr>
        <w:pStyle w:val="CommentText"/>
      </w:pPr>
      <w:r>
        <w:rPr>
          <w:rStyle w:val="CommentReference"/>
        </w:rPr>
        <w:annotationRef/>
      </w:r>
      <w:r w:rsidR="006F4F6C">
        <w:rPr>
          <w:b/>
          <w:bCs/>
          <w:color w:val="000000"/>
        </w:rPr>
        <w:t>ACKNOWLEDGEMENTS</w:t>
      </w:r>
    </w:p>
    <w:p w14:paraId="22C3646D" w14:textId="77777777" w:rsidR="006F4F6C" w:rsidRDefault="006F4F6C">
      <w:pPr>
        <w:pStyle w:val="CommentText"/>
      </w:pPr>
    </w:p>
    <w:p w14:paraId="3CF05C06" w14:textId="77777777" w:rsidR="006F4F6C" w:rsidRDefault="006F4F6C">
      <w:pPr>
        <w:pStyle w:val="CommentText"/>
      </w:pPr>
      <w:r>
        <w:rPr>
          <w:b/>
          <w:bCs/>
          <w:color w:val="000000"/>
        </w:rPr>
        <w:t>PAGE INSTRUCTIONS:</w:t>
      </w:r>
    </w:p>
    <w:p w14:paraId="6C073562" w14:textId="77777777" w:rsidR="006F4F6C" w:rsidRDefault="006F4F6C">
      <w:pPr>
        <w:pStyle w:val="CommentText"/>
      </w:pPr>
    </w:p>
    <w:p w14:paraId="6B97DD52" w14:textId="77777777" w:rsidR="006F4F6C" w:rsidRDefault="006F4F6C">
      <w:pPr>
        <w:pStyle w:val="CommentText"/>
      </w:pPr>
      <w:r>
        <w:rPr>
          <w:color w:val="000000"/>
        </w:rPr>
        <w:t xml:space="preserve">1. Modify the sample wording provided. You can change the wording of the paragraphs provided. </w:t>
      </w:r>
    </w:p>
    <w:p w14:paraId="3C128235" w14:textId="77777777" w:rsidR="006F4F6C" w:rsidRDefault="006F4F6C">
      <w:pPr>
        <w:pStyle w:val="CommentText"/>
      </w:pPr>
    </w:p>
    <w:p w14:paraId="2D1A08FE" w14:textId="77777777" w:rsidR="006F4F6C" w:rsidRDefault="006F4F6C">
      <w:pPr>
        <w:pStyle w:val="CommentText"/>
      </w:pPr>
      <w:r>
        <w:rPr>
          <w:color w:val="000000"/>
        </w:rPr>
        <w:t>2. Do not remove the “Contributors” nor “Funding Sources” subsections.</w:t>
      </w:r>
    </w:p>
    <w:p w14:paraId="5AD7B4AA" w14:textId="77777777" w:rsidR="006F4F6C" w:rsidRDefault="006F4F6C">
      <w:pPr>
        <w:pStyle w:val="CommentText"/>
      </w:pPr>
    </w:p>
    <w:p w14:paraId="203AC709" w14:textId="77777777" w:rsidR="006F4F6C" w:rsidRDefault="006F4F6C">
      <w:pPr>
        <w:pStyle w:val="CommentText"/>
      </w:pPr>
      <w:r>
        <w:rPr>
          <w:color w:val="000000"/>
        </w:rPr>
        <w:t xml:space="preserve">3. Format text using the “Body Paragraph (Indent)” Style. </w:t>
      </w:r>
    </w:p>
    <w:p w14:paraId="09F25F9E" w14:textId="77777777" w:rsidR="006F4F6C" w:rsidRDefault="006F4F6C">
      <w:pPr>
        <w:pStyle w:val="CommentText"/>
      </w:pPr>
    </w:p>
    <w:p w14:paraId="41B886CF" w14:textId="77777777" w:rsidR="006F4F6C" w:rsidRDefault="006F4F6C" w:rsidP="0040026F">
      <w:pPr>
        <w:pStyle w:val="CommentText"/>
      </w:pPr>
      <w:r>
        <w:rPr>
          <w:color w:val="000000"/>
        </w:rPr>
        <w:t>4. Remove page instructions text from the page when you are ready.</w:t>
      </w:r>
    </w:p>
  </w:comment>
  <w:comment w:id="36" w:author="Aymond, Annabelle Grace [2]" w:date="2023-09-22T14:10:00Z" w:initials="AAG">
    <w:p w14:paraId="30192E47" w14:textId="77777777" w:rsidR="006F4F6C" w:rsidRDefault="001B5AB0">
      <w:pPr>
        <w:pStyle w:val="CommentText"/>
      </w:pPr>
      <w:r>
        <w:rPr>
          <w:rStyle w:val="CommentReference"/>
        </w:rPr>
        <w:annotationRef/>
      </w:r>
      <w:r w:rsidR="006F4F6C">
        <w:rPr>
          <w:b/>
          <w:bCs/>
          <w:color w:val="000000"/>
        </w:rPr>
        <w:t>NOMENCLATURE</w:t>
      </w:r>
    </w:p>
    <w:p w14:paraId="51111D9A" w14:textId="77777777" w:rsidR="006F4F6C" w:rsidRDefault="006F4F6C">
      <w:pPr>
        <w:pStyle w:val="CommentText"/>
      </w:pPr>
    </w:p>
    <w:p w14:paraId="18A9858C" w14:textId="77777777" w:rsidR="006F4F6C" w:rsidRDefault="006F4F6C">
      <w:pPr>
        <w:pStyle w:val="CommentText"/>
      </w:pPr>
      <w:r>
        <w:rPr>
          <w:b/>
          <w:bCs/>
          <w:color w:val="000000"/>
        </w:rPr>
        <w:t>PAGE INSTRUCTIONS:</w:t>
      </w:r>
    </w:p>
    <w:p w14:paraId="3A751537" w14:textId="77777777" w:rsidR="006F4F6C" w:rsidRDefault="006F4F6C">
      <w:pPr>
        <w:pStyle w:val="CommentText"/>
      </w:pPr>
    </w:p>
    <w:p w14:paraId="38BBB227" w14:textId="77777777" w:rsidR="006F4F6C" w:rsidRDefault="006F4F6C">
      <w:pPr>
        <w:pStyle w:val="CommentText"/>
      </w:pPr>
      <w:r>
        <w:rPr>
          <w:color w:val="000000"/>
        </w:rPr>
        <w:t>1. Modify the sample wording provided or remove this optional page.</w:t>
      </w:r>
    </w:p>
    <w:p w14:paraId="13AE4D79" w14:textId="77777777" w:rsidR="006F4F6C" w:rsidRDefault="006F4F6C">
      <w:pPr>
        <w:pStyle w:val="CommentText"/>
      </w:pPr>
    </w:p>
    <w:p w14:paraId="20DEE37D" w14:textId="77777777" w:rsidR="006F4F6C" w:rsidRDefault="006F4F6C">
      <w:pPr>
        <w:pStyle w:val="CommentText"/>
      </w:pPr>
      <w:r>
        <w:rPr>
          <w:color w:val="000000"/>
        </w:rPr>
        <w:t xml:space="preserve">2. Format text using the “Body Paragraph (No Indent)” Style. </w:t>
      </w:r>
    </w:p>
    <w:p w14:paraId="21CA05A8" w14:textId="77777777" w:rsidR="006F4F6C" w:rsidRDefault="006F4F6C">
      <w:pPr>
        <w:pStyle w:val="CommentText"/>
      </w:pPr>
    </w:p>
    <w:p w14:paraId="77E25B23" w14:textId="77777777" w:rsidR="006F4F6C" w:rsidRDefault="006F4F6C" w:rsidP="00A2799F">
      <w:pPr>
        <w:pStyle w:val="CommentText"/>
      </w:pPr>
      <w:r>
        <w:rPr>
          <w:color w:val="000000"/>
        </w:rPr>
        <w:t>3. Remove page instructions text from the page when you are ready.</w:t>
      </w:r>
    </w:p>
  </w:comment>
  <w:comment w:id="43" w:author="Aymond, Annabelle Grace [2]" w:date="2023-09-22T14:12:00Z" w:initials="AAG">
    <w:p w14:paraId="52491CB5" w14:textId="77777777" w:rsidR="006F4F6C" w:rsidRDefault="001B5AB0">
      <w:pPr>
        <w:pStyle w:val="CommentText"/>
      </w:pPr>
      <w:r>
        <w:rPr>
          <w:rStyle w:val="CommentReference"/>
        </w:rPr>
        <w:annotationRef/>
      </w:r>
      <w:r w:rsidR="006F4F6C">
        <w:rPr>
          <w:b/>
          <w:bCs/>
          <w:color w:val="000000"/>
        </w:rPr>
        <w:t>FIRST CHAPTER/SECTION - INTRODUCTION</w:t>
      </w:r>
    </w:p>
    <w:p w14:paraId="59DF3E8B" w14:textId="77777777" w:rsidR="006F4F6C" w:rsidRDefault="006F4F6C">
      <w:pPr>
        <w:pStyle w:val="CommentText"/>
      </w:pPr>
    </w:p>
    <w:p w14:paraId="646F3ED3" w14:textId="77777777" w:rsidR="006F4F6C" w:rsidRDefault="006F4F6C">
      <w:pPr>
        <w:pStyle w:val="CommentText"/>
      </w:pPr>
      <w:r>
        <w:rPr>
          <w:b/>
          <w:bCs/>
          <w:color w:val="000000"/>
        </w:rPr>
        <w:t>PAGE INSTRUCTIONS:</w:t>
      </w:r>
    </w:p>
    <w:p w14:paraId="1ACA06D0" w14:textId="77777777" w:rsidR="006F4F6C" w:rsidRDefault="006F4F6C">
      <w:pPr>
        <w:pStyle w:val="CommentText"/>
      </w:pPr>
    </w:p>
    <w:p w14:paraId="53740B17" w14:textId="77777777" w:rsidR="006F4F6C" w:rsidRDefault="006F4F6C">
      <w:pPr>
        <w:pStyle w:val="CommentText"/>
      </w:pPr>
      <w:r>
        <w:rPr>
          <w:color w:val="000000"/>
        </w:rPr>
        <w:t>1. Modify the sample formatted chapter/section. This sample includes examples of the three subheading types.</w:t>
      </w:r>
    </w:p>
    <w:p w14:paraId="25DA4DAB" w14:textId="77777777" w:rsidR="006F4F6C" w:rsidRDefault="006F4F6C">
      <w:pPr>
        <w:pStyle w:val="CommentText"/>
      </w:pPr>
    </w:p>
    <w:p w14:paraId="42E26A91" w14:textId="77777777" w:rsidR="006F4F6C" w:rsidRDefault="006F4F6C">
      <w:pPr>
        <w:pStyle w:val="CommentText"/>
      </w:pPr>
      <w:r>
        <w:rPr>
          <w:color w:val="000000"/>
        </w:rPr>
        <w:t xml:space="preserve">2. Use of subheadings in your document is optional. </w:t>
      </w:r>
    </w:p>
    <w:p w14:paraId="031F2787" w14:textId="77777777" w:rsidR="006F4F6C" w:rsidRDefault="006F4F6C">
      <w:pPr>
        <w:pStyle w:val="CommentText"/>
      </w:pPr>
    </w:p>
    <w:p w14:paraId="5D3C1A44" w14:textId="77777777" w:rsidR="006F4F6C" w:rsidRDefault="006F4F6C">
      <w:pPr>
        <w:pStyle w:val="CommentText"/>
      </w:pPr>
      <w:r>
        <w:rPr>
          <w:color w:val="000000"/>
        </w:rPr>
        <w:t xml:space="preserve">3. Format first-order subheadings using the “Heading 3” Style. </w:t>
      </w:r>
    </w:p>
    <w:p w14:paraId="65C893B2" w14:textId="77777777" w:rsidR="006F4F6C" w:rsidRDefault="006F4F6C">
      <w:pPr>
        <w:pStyle w:val="CommentText"/>
      </w:pPr>
    </w:p>
    <w:p w14:paraId="5AD70135" w14:textId="77777777" w:rsidR="006F4F6C" w:rsidRDefault="006F4F6C">
      <w:pPr>
        <w:pStyle w:val="CommentText"/>
      </w:pPr>
      <w:r>
        <w:rPr>
          <w:color w:val="000000"/>
        </w:rPr>
        <w:t xml:space="preserve">4. Format second-order subheadings using the “Heading 4” Style. </w:t>
      </w:r>
    </w:p>
    <w:p w14:paraId="05563D87" w14:textId="77777777" w:rsidR="006F4F6C" w:rsidRDefault="006F4F6C">
      <w:pPr>
        <w:pStyle w:val="CommentText"/>
      </w:pPr>
    </w:p>
    <w:p w14:paraId="58830D67" w14:textId="77777777" w:rsidR="006F4F6C" w:rsidRDefault="006F4F6C">
      <w:pPr>
        <w:pStyle w:val="CommentText"/>
      </w:pPr>
      <w:r>
        <w:rPr>
          <w:color w:val="000000"/>
        </w:rPr>
        <w:t xml:space="preserve">5. Format third-order subheadings using the “Heading 5” Style. </w:t>
      </w:r>
    </w:p>
    <w:p w14:paraId="36A60C73" w14:textId="77777777" w:rsidR="006F4F6C" w:rsidRDefault="006F4F6C">
      <w:pPr>
        <w:pStyle w:val="CommentText"/>
      </w:pPr>
    </w:p>
    <w:p w14:paraId="1B385E10" w14:textId="77777777" w:rsidR="006F4F6C" w:rsidRDefault="006F4F6C">
      <w:pPr>
        <w:pStyle w:val="CommentText"/>
      </w:pPr>
      <w:r>
        <w:rPr>
          <w:color w:val="000000"/>
        </w:rPr>
        <w:t>6. Do not alter the INTRODUCTION heading. Format the heading using the “Heading 2” Style. Use of the built-in numbering is required.</w:t>
      </w:r>
    </w:p>
    <w:p w14:paraId="5C7D4DD3" w14:textId="77777777" w:rsidR="006F4F6C" w:rsidRDefault="006F4F6C">
      <w:pPr>
        <w:pStyle w:val="CommentText"/>
      </w:pPr>
    </w:p>
    <w:p w14:paraId="4E1F7277" w14:textId="77777777" w:rsidR="006F4F6C" w:rsidRDefault="006F4F6C">
      <w:pPr>
        <w:pStyle w:val="CommentText"/>
      </w:pPr>
      <w:r>
        <w:rPr>
          <w:color w:val="000000"/>
        </w:rPr>
        <w:t>7. Format paragraphs using the “Body Paragraph (Indent)” Style.</w:t>
      </w:r>
    </w:p>
    <w:p w14:paraId="27771EC4" w14:textId="77777777" w:rsidR="006F4F6C" w:rsidRDefault="006F4F6C">
      <w:pPr>
        <w:pStyle w:val="CommentText"/>
      </w:pPr>
    </w:p>
    <w:p w14:paraId="1FE40F62" w14:textId="77777777" w:rsidR="006F4F6C" w:rsidRDefault="006F4F6C">
      <w:pPr>
        <w:pStyle w:val="CommentText"/>
      </w:pPr>
      <w:r>
        <w:rPr>
          <w:color w:val="000000"/>
        </w:rPr>
        <w:t>8. This sample includes examples of in-text citations using the IEEE citation style. Talk to your faculty advisor about which citation style you should be using. You must choose from the available options (ACS, AMA, APA, Chicago, IEEE, and MLA).</w:t>
      </w:r>
    </w:p>
    <w:p w14:paraId="0B2EF5B3" w14:textId="77777777" w:rsidR="006F4F6C" w:rsidRDefault="006F4F6C">
      <w:pPr>
        <w:pStyle w:val="CommentText"/>
      </w:pPr>
    </w:p>
    <w:p w14:paraId="5C88DB9E" w14:textId="77777777" w:rsidR="006F4F6C" w:rsidRDefault="006F4F6C" w:rsidP="004D748B">
      <w:pPr>
        <w:pStyle w:val="CommentText"/>
      </w:pPr>
      <w:r>
        <w:rPr>
          <w:color w:val="000000"/>
        </w:rPr>
        <w:t xml:space="preserve">9. You can choose to connect Microsoft Word to Citation Software such as Mendeley, Refworks, EndNote, and Zotero. You can also use the Citation Manager built into Microsoft Word through the References tab. Connecting citation software to Microsoft Word is recommended if you want in-text citations that automatically update as you write.  </w:t>
      </w:r>
    </w:p>
  </w:comment>
  <w:comment w:id="60" w:author="Aymond, Annabelle Grace [2]" w:date="2023-09-22T14:12:00Z" w:initials="AAG">
    <w:p w14:paraId="133CDFC7" w14:textId="77777777" w:rsidR="006F4F6C" w:rsidRDefault="001B5AB0">
      <w:pPr>
        <w:pStyle w:val="CommentText"/>
      </w:pPr>
      <w:r>
        <w:rPr>
          <w:rStyle w:val="CommentReference"/>
        </w:rPr>
        <w:annotationRef/>
      </w:r>
      <w:r w:rsidR="006F4F6C">
        <w:rPr>
          <w:b/>
          <w:bCs/>
          <w:color w:val="000000"/>
        </w:rPr>
        <w:t>SECOND CHAPTER/SECTION - METHODS</w:t>
      </w:r>
    </w:p>
    <w:p w14:paraId="21618074" w14:textId="77777777" w:rsidR="006F4F6C" w:rsidRDefault="006F4F6C">
      <w:pPr>
        <w:pStyle w:val="CommentText"/>
      </w:pPr>
    </w:p>
    <w:p w14:paraId="3489AD98" w14:textId="77777777" w:rsidR="006F4F6C" w:rsidRDefault="006F4F6C">
      <w:pPr>
        <w:pStyle w:val="CommentText"/>
      </w:pPr>
      <w:r>
        <w:rPr>
          <w:b/>
          <w:bCs/>
          <w:color w:val="000000"/>
        </w:rPr>
        <w:t>PAGE INSTRUCTIONS:</w:t>
      </w:r>
    </w:p>
    <w:p w14:paraId="20D576B0" w14:textId="77777777" w:rsidR="006F4F6C" w:rsidRDefault="006F4F6C">
      <w:pPr>
        <w:pStyle w:val="CommentText"/>
      </w:pPr>
    </w:p>
    <w:p w14:paraId="383708F1" w14:textId="77777777" w:rsidR="006F4F6C" w:rsidRDefault="006F4F6C">
      <w:pPr>
        <w:pStyle w:val="CommentText"/>
      </w:pPr>
      <w:r>
        <w:rPr>
          <w:color w:val="000000"/>
        </w:rPr>
        <w:t xml:space="preserve">1. Modify the sample formatted chapter/section. </w:t>
      </w:r>
    </w:p>
    <w:p w14:paraId="325ED893" w14:textId="77777777" w:rsidR="006F4F6C" w:rsidRDefault="006F4F6C">
      <w:pPr>
        <w:pStyle w:val="CommentText"/>
      </w:pPr>
    </w:p>
    <w:p w14:paraId="7BA73CC4" w14:textId="77777777" w:rsidR="006F4F6C" w:rsidRDefault="006F4F6C">
      <w:pPr>
        <w:pStyle w:val="CommentText"/>
      </w:pPr>
      <w:r>
        <w:rPr>
          <w:color w:val="000000"/>
        </w:rPr>
        <w:t xml:space="preserve">2. Type in the name of your chapter/section. Format the heading using the “Heading 2” Style. Use of the built-in numbering is required. </w:t>
      </w:r>
    </w:p>
    <w:p w14:paraId="59D32256" w14:textId="77777777" w:rsidR="006F4F6C" w:rsidRDefault="006F4F6C">
      <w:pPr>
        <w:pStyle w:val="CommentText"/>
      </w:pPr>
    </w:p>
    <w:p w14:paraId="13D93641" w14:textId="77777777" w:rsidR="006F4F6C" w:rsidRDefault="006F4F6C">
      <w:pPr>
        <w:pStyle w:val="CommentText"/>
      </w:pPr>
      <w:r>
        <w:rPr>
          <w:color w:val="000000"/>
        </w:rPr>
        <w:t>3. Format paragraphs using the “Body Paragraph (Indent)” Style.</w:t>
      </w:r>
    </w:p>
    <w:p w14:paraId="0F031C81" w14:textId="77777777" w:rsidR="006F4F6C" w:rsidRDefault="006F4F6C">
      <w:pPr>
        <w:pStyle w:val="CommentText"/>
      </w:pPr>
    </w:p>
    <w:p w14:paraId="05693FE2" w14:textId="77777777" w:rsidR="006F4F6C" w:rsidRDefault="006F4F6C">
      <w:pPr>
        <w:pStyle w:val="CommentText"/>
      </w:pPr>
      <w:r>
        <w:rPr>
          <w:color w:val="000000"/>
        </w:rPr>
        <w:t xml:space="preserve">4. This sample includes examples of a table and an equation with proper title labelling and numbering. </w:t>
      </w:r>
    </w:p>
    <w:p w14:paraId="31C46B5D" w14:textId="77777777" w:rsidR="006F4F6C" w:rsidRDefault="006F4F6C">
      <w:pPr>
        <w:pStyle w:val="CommentText"/>
      </w:pPr>
    </w:p>
    <w:p w14:paraId="57579358" w14:textId="77777777" w:rsidR="006F4F6C" w:rsidRDefault="006F4F6C">
      <w:pPr>
        <w:pStyle w:val="CommentText"/>
      </w:pPr>
      <w:r>
        <w:rPr>
          <w:color w:val="000000"/>
        </w:rPr>
        <w:t>5. To automatically update table or equation numbering, right click on the number in the label itself. Select “Update Field”.</w:t>
      </w:r>
    </w:p>
    <w:p w14:paraId="55BC7886" w14:textId="77777777" w:rsidR="006F4F6C" w:rsidRDefault="006F4F6C">
      <w:pPr>
        <w:pStyle w:val="CommentText"/>
      </w:pPr>
    </w:p>
    <w:p w14:paraId="3A68998D" w14:textId="77777777" w:rsidR="006F4F6C" w:rsidRDefault="006F4F6C">
      <w:pPr>
        <w:pStyle w:val="CommentText"/>
      </w:pPr>
      <w:r>
        <w:rPr>
          <w:color w:val="000000"/>
        </w:rPr>
        <w:t xml:space="preserve">6. Insert new table and equation labels and captions (titles) through the References tab. </w:t>
      </w:r>
    </w:p>
    <w:p w14:paraId="59D78D23" w14:textId="77777777" w:rsidR="006F4F6C" w:rsidRDefault="006F4F6C">
      <w:pPr>
        <w:pStyle w:val="CommentText"/>
      </w:pPr>
    </w:p>
    <w:p w14:paraId="3D4E6C87" w14:textId="77777777" w:rsidR="006F4F6C" w:rsidRDefault="006F4F6C">
      <w:pPr>
        <w:pStyle w:val="CommentText"/>
      </w:pPr>
      <w:r>
        <w:rPr>
          <w:color w:val="000000"/>
        </w:rPr>
        <w:t xml:space="preserve">7. Format table captions (titles) using the “Caption (Tables)” Style and format equation captions using the “Caption (Equations)” Style. </w:t>
      </w:r>
    </w:p>
    <w:p w14:paraId="04A657B4" w14:textId="77777777" w:rsidR="006F4F6C" w:rsidRDefault="006F4F6C">
      <w:pPr>
        <w:pStyle w:val="CommentText"/>
      </w:pPr>
    </w:p>
    <w:p w14:paraId="58E248E4" w14:textId="77777777" w:rsidR="006F4F6C" w:rsidRDefault="006F4F6C" w:rsidP="00DB3062">
      <w:pPr>
        <w:pStyle w:val="CommentText"/>
      </w:pPr>
      <w:r>
        <w:rPr>
          <w:color w:val="000000"/>
        </w:rPr>
        <w:t>8. Use the “Equations” Style to format the equations themselves.</w:t>
      </w:r>
    </w:p>
  </w:comment>
  <w:comment w:id="67" w:author="Aymond, Annabelle Grace [2]" w:date="2023-09-22T14:13:00Z" w:initials="AAG">
    <w:p w14:paraId="7A3590E1" w14:textId="77777777" w:rsidR="006F4F6C" w:rsidRDefault="00A52442">
      <w:pPr>
        <w:pStyle w:val="CommentText"/>
      </w:pPr>
      <w:r>
        <w:rPr>
          <w:rStyle w:val="CommentReference"/>
        </w:rPr>
        <w:annotationRef/>
      </w:r>
      <w:r w:rsidR="006F4F6C">
        <w:rPr>
          <w:b/>
          <w:bCs/>
          <w:color w:val="000000"/>
        </w:rPr>
        <w:t>THIRD CHAPTER/SECTION - RESULTS</w:t>
      </w:r>
    </w:p>
    <w:p w14:paraId="7403FE6A" w14:textId="77777777" w:rsidR="006F4F6C" w:rsidRDefault="006F4F6C">
      <w:pPr>
        <w:pStyle w:val="CommentText"/>
      </w:pPr>
    </w:p>
    <w:p w14:paraId="58440EC9" w14:textId="77777777" w:rsidR="006F4F6C" w:rsidRDefault="006F4F6C">
      <w:pPr>
        <w:pStyle w:val="CommentText"/>
      </w:pPr>
      <w:r>
        <w:rPr>
          <w:b/>
          <w:bCs/>
          <w:color w:val="000000"/>
        </w:rPr>
        <w:t>PAGE INSTRUCTIONS:</w:t>
      </w:r>
    </w:p>
    <w:p w14:paraId="45F80C9C" w14:textId="77777777" w:rsidR="006F4F6C" w:rsidRDefault="006F4F6C">
      <w:pPr>
        <w:pStyle w:val="CommentText"/>
      </w:pPr>
    </w:p>
    <w:p w14:paraId="5808A379" w14:textId="77777777" w:rsidR="006F4F6C" w:rsidRDefault="006F4F6C">
      <w:pPr>
        <w:pStyle w:val="CommentText"/>
      </w:pPr>
      <w:r>
        <w:rPr>
          <w:color w:val="000000"/>
        </w:rPr>
        <w:t xml:space="preserve">1. Modify the sample formatted chapter/section. </w:t>
      </w:r>
    </w:p>
    <w:p w14:paraId="5E743AE3" w14:textId="77777777" w:rsidR="006F4F6C" w:rsidRDefault="006F4F6C">
      <w:pPr>
        <w:pStyle w:val="CommentText"/>
      </w:pPr>
    </w:p>
    <w:p w14:paraId="2C03FFD1" w14:textId="77777777" w:rsidR="006F4F6C" w:rsidRDefault="006F4F6C">
      <w:pPr>
        <w:pStyle w:val="CommentText"/>
      </w:pPr>
      <w:r>
        <w:rPr>
          <w:color w:val="000000"/>
        </w:rPr>
        <w:t xml:space="preserve">2. Type in the name of your chapter/section. Format the heading using the “Heading 2” Style. Use of the built-in numbering is required. </w:t>
      </w:r>
    </w:p>
    <w:p w14:paraId="3079B73D" w14:textId="77777777" w:rsidR="006F4F6C" w:rsidRDefault="006F4F6C">
      <w:pPr>
        <w:pStyle w:val="CommentText"/>
      </w:pPr>
    </w:p>
    <w:p w14:paraId="48776F7C" w14:textId="77777777" w:rsidR="006F4F6C" w:rsidRDefault="006F4F6C">
      <w:pPr>
        <w:pStyle w:val="CommentText"/>
      </w:pPr>
      <w:r>
        <w:rPr>
          <w:color w:val="000000"/>
        </w:rPr>
        <w:t>3. Format paragraphs using the “Body Paragraph (Indent)” Style.</w:t>
      </w:r>
    </w:p>
    <w:p w14:paraId="28FCB719" w14:textId="77777777" w:rsidR="006F4F6C" w:rsidRDefault="006F4F6C">
      <w:pPr>
        <w:pStyle w:val="CommentText"/>
      </w:pPr>
    </w:p>
    <w:p w14:paraId="020905C4" w14:textId="77777777" w:rsidR="006F4F6C" w:rsidRDefault="006F4F6C">
      <w:pPr>
        <w:pStyle w:val="CommentText"/>
      </w:pPr>
      <w:r>
        <w:rPr>
          <w:color w:val="000000"/>
        </w:rPr>
        <w:t>4. This sample includes examples of figures with proper caption labelling and numbering as well as an example of an ordered list.</w:t>
      </w:r>
    </w:p>
    <w:p w14:paraId="2F2ECEDA" w14:textId="77777777" w:rsidR="006F4F6C" w:rsidRDefault="006F4F6C">
      <w:pPr>
        <w:pStyle w:val="CommentText"/>
      </w:pPr>
    </w:p>
    <w:p w14:paraId="31C23FD7" w14:textId="77777777" w:rsidR="006F4F6C" w:rsidRDefault="006F4F6C">
      <w:pPr>
        <w:pStyle w:val="CommentText"/>
      </w:pPr>
      <w:r>
        <w:rPr>
          <w:color w:val="000000"/>
        </w:rPr>
        <w:t xml:space="preserve">5. Format ordered lists using the “List (Ordered)” Style. </w:t>
      </w:r>
    </w:p>
    <w:p w14:paraId="0417DFE5" w14:textId="77777777" w:rsidR="006F4F6C" w:rsidRDefault="006F4F6C">
      <w:pPr>
        <w:pStyle w:val="CommentText"/>
      </w:pPr>
    </w:p>
    <w:p w14:paraId="22F4FDEE" w14:textId="77777777" w:rsidR="006F4F6C" w:rsidRDefault="006F4F6C">
      <w:pPr>
        <w:pStyle w:val="CommentText"/>
      </w:pPr>
      <w:r>
        <w:rPr>
          <w:color w:val="000000"/>
        </w:rPr>
        <w:t>6. To automatically update figure numbering, right click on the number in the label itself. Select “Update Field”.</w:t>
      </w:r>
    </w:p>
    <w:p w14:paraId="2BBE4D9B" w14:textId="77777777" w:rsidR="006F4F6C" w:rsidRDefault="006F4F6C">
      <w:pPr>
        <w:pStyle w:val="CommentText"/>
      </w:pPr>
    </w:p>
    <w:p w14:paraId="3EB40B5A" w14:textId="77777777" w:rsidR="006F4F6C" w:rsidRDefault="006F4F6C">
      <w:pPr>
        <w:pStyle w:val="CommentText"/>
      </w:pPr>
      <w:r>
        <w:rPr>
          <w:color w:val="000000"/>
        </w:rPr>
        <w:t>7. Insert new figure labels and captions through the References tab or by right clicking an inserted image.</w:t>
      </w:r>
    </w:p>
    <w:p w14:paraId="1C243F95" w14:textId="77777777" w:rsidR="006F4F6C" w:rsidRDefault="006F4F6C">
      <w:pPr>
        <w:pStyle w:val="CommentText"/>
      </w:pPr>
    </w:p>
    <w:p w14:paraId="35A80056" w14:textId="77777777" w:rsidR="006F4F6C" w:rsidRDefault="006F4F6C">
      <w:pPr>
        <w:pStyle w:val="CommentText"/>
      </w:pPr>
      <w:r>
        <w:rPr>
          <w:color w:val="000000"/>
        </w:rPr>
        <w:t>8. Format figure captions using the “Caption (Figures)” Style.</w:t>
      </w:r>
    </w:p>
    <w:p w14:paraId="0921A87B" w14:textId="77777777" w:rsidR="006F4F6C" w:rsidRDefault="006F4F6C">
      <w:pPr>
        <w:pStyle w:val="CommentText"/>
      </w:pPr>
    </w:p>
    <w:p w14:paraId="75585617" w14:textId="77777777" w:rsidR="006F4F6C" w:rsidRDefault="006F4F6C" w:rsidP="00FC01E6">
      <w:pPr>
        <w:pStyle w:val="CommentText"/>
      </w:pPr>
      <w:r>
        <w:rPr>
          <w:color w:val="000000"/>
        </w:rPr>
        <w:t xml:space="preserve">9. Use the “Normal” Style to format the figures themselves. </w:t>
      </w:r>
    </w:p>
  </w:comment>
  <w:comment w:id="74" w:author="Aymond, Annabelle Grace [2]" w:date="2023-09-22T14:14:00Z" w:initials="AAG">
    <w:p w14:paraId="7EC96460" w14:textId="77777777" w:rsidR="006F4F6C" w:rsidRDefault="00A52442">
      <w:pPr>
        <w:pStyle w:val="CommentText"/>
      </w:pPr>
      <w:r>
        <w:rPr>
          <w:rStyle w:val="CommentReference"/>
        </w:rPr>
        <w:annotationRef/>
      </w:r>
      <w:r w:rsidR="006F4F6C">
        <w:rPr>
          <w:b/>
          <w:bCs/>
          <w:color w:val="000000"/>
        </w:rPr>
        <w:t>FOURTH CHAPTER/SECTION - CONCLUSION</w:t>
      </w:r>
    </w:p>
    <w:p w14:paraId="0F1CBE59" w14:textId="77777777" w:rsidR="006F4F6C" w:rsidRDefault="006F4F6C">
      <w:pPr>
        <w:pStyle w:val="CommentText"/>
      </w:pPr>
    </w:p>
    <w:p w14:paraId="5CBF1F64" w14:textId="77777777" w:rsidR="006F4F6C" w:rsidRDefault="006F4F6C">
      <w:pPr>
        <w:pStyle w:val="CommentText"/>
      </w:pPr>
      <w:r>
        <w:rPr>
          <w:b/>
          <w:bCs/>
          <w:color w:val="000000"/>
        </w:rPr>
        <w:t>PAGE INSTRUCTIONS:</w:t>
      </w:r>
    </w:p>
    <w:p w14:paraId="2B242EF9" w14:textId="77777777" w:rsidR="006F4F6C" w:rsidRDefault="006F4F6C">
      <w:pPr>
        <w:pStyle w:val="CommentText"/>
      </w:pPr>
    </w:p>
    <w:p w14:paraId="262AD2A9" w14:textId="77777777" w:rsidR="006F4F6C" w:rsidRDefault="006F4F6C">
      <w:pPr>
        <w:pStyle w:val="CommentText"/>
      </w:pPr>
      <w:r>
        <w:rPr>
          <w:color w:val="000000"/>
        </w:rPr>
        <w:t xml:space="preserve">1. Modify the sample formatted chapter/section. </w:t>
      </w:r>
    </w:p>
    <w:p w14:paraId="53E06CD1" w14:textId="77777777" w:rsidR="006F4F6C" w:rsidRDefault="006F4F6C">
      <w:pPr>
        <w:pStyle w:val="CommentText"/>
      </w:pPr>
    </w:p>
    <w:p w14:paraId="63BB7C71" w14:textId="77777777" w:rsidR="006F4F6C" w:rsidRDefault="006F4F6C">
      <w:pPr>
        <w:pStyle w:val="CommentText"/>
      </w:pPr>
      <w:r>
        <w:rPr>
          <w:color w:val="000000"/>
        </w:rPr>
        <w:t xml:space="preserve">2. Type in the name of your chapter/section. Format the heading using the “Heading 2” Style. Use of the built-in numbering is required. </w:t>
      </w:r>
    </w:p>
    <w:p w14:paraId="2AA1F82F" w14:textId="77777777" w:rsidR="006F4F6C" w:rsidRDefault="006F4F6C">
      <w:pPr>
        <w:pStyle w:val="CommentText"/>
      </w:pPr>
    </w:p>
    <w:p w14:paraId="22BAE397" w14:textId="77777777" w:rsidR="006F4F6C" w:rsidRDefault="006F4F6C">
      <w:pPr>
        <w:pStyle w:val="CommentText"/>
      </w:pPr>
      <w:r>
        <w:rPr>
          <w:color w:val="000000"/>
        </w:rPr>
        <w:t xml:space="preserve">3. add or remove numbered chapters/sections as needed using the “Heading 2” Style. </w:t>
      </w:r>
    </w:p>
    <w:p w14:paraId="76B9DA64" w14:textId="77777777" w:rsidR="006F4F6C" w:rsidRDefault="006F4F6C">
      <w:pPr>
        <w:pStyle w:val="CommentText"/>
      </w:pPr>
    </w:p>
    <w:p w14:paraId="2E255625" w14:textId="77777777" w:rsidR="006F4F6C" w:rsidRDefault="006F4F6C" w:rsidP="00F53D98">
      <w:pPr>
        <w:pStyle w:val="CommentText"/>
      </w:pPr>
      <w:r>
        <w:rPr>
          <w:color w:val="000000"/>
        </w:rPr>
        <w:t xml:space="preserve">4. Format paragraphs using the “Body Paragraph (Indent)” Style. </w:t>
      </w:r>
    </w:p>
  </w:comment>
  <w:comment w:id="81" w:author="Aymond, Annabelle Grace [2]" w:date="2023-09-22T14:14:00Z" w:initials="AAG">
    <w:p w14:paraId="71CEFAD4" w14:textId="77777777" w:rsidR="006F4F6C" w:rsidRDefault="00A52442">
      <w:pPr>
        <w:pStyle w:val="CommentText"/>
      </w:pPr>
      <w:r>
        <w:rPr>
          <w:rStyle w:val="CommentReference"/>
        </w:rPr>
        <w:annotationRef/>
      </w:r>
      <w:r w:rsidR="006F4F6C">
        <w:rPr>
          <w:b/>
          <w:bCs/>
          <w:color w:val="000000"/>
        </w:rPr>
        <w:t>REFERENCES</w:t>
      </w:r>
    </w:p>
    <w:p w14:paraId="2C799220" w14:textId="77777777" w:rsidR="006F4F6C" w:rsidRDefault="006F4F6C">
      <w:pPr>
        <w:pStyle w:val="CommentText"/>
      </w:pPr>
    </w:p>
    <w:p w14:paraId="4EE799E2" w14:textId="77777777" w:rsidR="006F4F6C" w:rsidRDefault="006F4F6C">
      <w:pPr>
        <w:pStyle w:val="CommentText"/>
      </w:pPr>
      <w:r>
        <w:rPr>
          <w:b/>
          <w:bCs/>
          <w:color w:val="000000"/>
        </w:rPr>
        <w:t>PAGE INSTRUCTIONS:</w:t>
      </w:r>
    </w:p>
    <w:p w14:paraId="26075F26" w14:textId="77777777" w:rsidR="006F4F6C" w:rsidRDefault="006F4F6C">
      <w:pPr>
        <w:pStyle w:val="CommentText"/>
      </w:pPr>
    </w:p>
    <w:p w14:paraId="03DA0BCD" w14:textId="77777777" w:rsidR="006F4F6C" w:rsidRDefault="006F4F6C">
      <w:pPr>
        <w:pStyle w:val="CommentText"/>
      </w:pPr>
      <w:r>
        <w:rPr>
          <w:color w:val="000000"/>
        </w:rPr>
        <w:t xml:space="preserve">1. Modify the sample formatted References section. </w:t>
      </w:r>
    </w:p>
    <w:p w14:paraId="5F036687" w14:textId="77777777" w:rsidR="006F4F6C" w:rsidRDefault="006F4F6C">
      <w:pPr>
        <w:pStyle w:val="CommentText"/>
      </w:pPr>
    </w:p>
    <w:p w14:paraId="20812595" w14:textId="77777777" w:rsidR="006F4F6C" w:rsidRDefault="006F4F6C">
      <w:pPr>
        <w:pStyle w:val="CommentText"/>
      </w:pPr>
      <w:r>
        <w:rPr>
          <w:color w:val="000000"/>
        </w:rPr>
        <w:t>2. This sample includes an example bibliography using the IEEE citation style that corresponds to the in-text citations included in the third chapter/section. Talk to your faculty advisor about which citation style you should be using. You must select from the available options (ACS, AMA, APA, Chicago, IEEE, and MLA).</w:t>
      </w:r>
    </w:p>
    <w:p w14:paraId="158B851F" w14:textId="77777777" w:rsidR="006F4F6C" w:rsidRDefault="006F4F6C">
      <w:pPr>
        <w:pStyle w:val="CommentText"/>
      </w:pPr>
    </w:p>
    <w:p w14:paraId="247EAE63" w14:textId="77777777" w:rsidR="006F4F6C" w:rsidRDefault="006F4F6C">
      <w:pPr>
        <w:pStyle w:val="CommentText"/>
      </w:pPr>
      <w:r>
        <w:rPr>
          <w:color w:val="000000"/>
        </w:rPr>
        <w:t xml:space="preserve">3. You can choose to connect Microsoft Word to Citation Software such as Mendeley, Refworks, EndNote, and Zotero. You can also use the Citation Manager built into Microsoft Word through the References tab. Connecting citation software to Microsoft Word is recommended if you want in-text citations that automatically update as you write.  </w:t>
      </w:r>
    </w:p>
    <w:p w14:paraId="2AF4C151" w14:textId="77777777" w:rsidR="006F4F6C" w:rsidRDefault="006F4F6C">
      <w:pPr>
        <w:pStyle w:val="CommentText"/>
      </w:pPr>
    </w:p>
    <w:p w14:paraId="680D6543" w14:textId="77777777" w:rsidR="006F4F6C" w:rsidRDefault="006F4F6C" w:rsidP="00C9032B">
      <w:pPr>
        <w:pStyle w:val="CommentText"/>
      </w:pPr>
      <w:r>
        <w:rPr>
          <w:color w:val="000000"/>
        </w:rPr>
        <w:t>4. Format entries using the “List (References)” Style.</w:t>
      </w:r>
    </w:p>
  </w:comment>
  <w:comment w:id="88" w:author="Aymond, Annabelle Grace [2]" w:date="2023-09-22T14:15:00Z" w:initials="AAG">
    <w:p w14:paraId="5B9A9064" w14:textId="77777777" w:rsidR="006F4F6C" w:rsidRDefault="00A52442">
      <w:pPr>
        <w:pStyle w:val="CommentText"/>
      </w:pPr>
      <w:r>
        <w:rPr>
          <w:rStyle w:val="CommentReference"/>
        </w:rPr>
        <w:annotationRef/>
      </w:r>
      <w:r w:rsidR="006F4F6C">
        <w:rPr>
          <w:b/>
          <w:bCs/>
          <w:color w:val="000000"/>
        </w:rPr>
        <w:t>APPENDIX</w:t>
      </w:r>
    </w:p>
    <w:p w14:paraId="53A225A4" w14:textId="77777777" w:rsidR="006F4F6C" w:rsidRDefault="006F4F6C">
      <w:pPr>
        <w:pStyle w:val="CommentText"/>
      </w:pPr>
    </w:p>
    <w:p w14:paraId="0E8AF234" w14:textId="77777777" w:rsidR="006F4F6C" w:rsidRDefault="006F4F6C">
      <w:pPr>
        <w:pStyle w:val="CommentText"/>
      </w:pPr>
      <w:r>
        <w:rPr>
          <w:b/>
          <w:bCs/>
          <w:color w:val="000000"/>
        </w:rPr>
        <w:t>PAGE INSTRUCTIONS:</w:t>
      </w:r>
    </w:p>
    <w:p w14:paraId="037A5E68" w14:textId="77777777" w:rsidR="006F4F6C" w:rsidRDefault="006F4F6C">
      <w:pPr>
        <w:pStyle w:val="CommentText"/>
      </w:pPr>
    </w:p>
    <w:p w14:paraId="08846106" w14:textId="77777777" w:rsidR="006F4F6C" w:rsidRDefault="006F4F6C">
      <w:pPr>
        <w:pStyle w:val="CommentText"/>
      </w:pPr>
      <w:r>
        <w:rPr>
          <w:color w:val="000000"/>
        </w:rPr>
        <w:t xml:space="preserve">1. Modify the sample formatted Appendix or remove the entire section. </w:t>
      </w:r>
    </w:p>
    <w:p w14:paraId="598AE138" w14:textId="77777777" w:rsidR="006F4F6C" w:rsidRDefault="006F4F6C">
      <w:pPr>
        <w:pStyle w:val="CommentText"/>
      </w:pPr>
    </w:p>
    <w:p w14:paraId="3FEF0A78" w14:textId="77777777" w:rsidR="006F4F6C" w:rsidRDefault="006F4F6C">
      <w:pPr>
        <w:pStyle w:val="CommentText"/>
      </w:pPr>
      <w:r>
        <w:rPr>
          <w:color w:val="000000"/>
        </w:rPr>
        <w:t>2. Type in the title of your Appendix after “APPENDIX:”. Format the heading using the “Heading 1” Style. If you have multiple Appendices, use Appendix A, B, C, etc. to label subsequent Appendix sections.</w:t>
      </w:r>
    </w:p>
    <w:p w14:paraId="5071715D" w14:textId="77777777" w:rsidR="006F4F6C" w:rsidRDefault="006F4F6C">
      <w:pPr>
        <w:pStyle w:val="CommentText"/>
      </w:pPr>
    </w:p>
    <w:p w14:paraId="2B16D979" w14:textId="77777777" w:rsidR="006F4F6C" w:rsidRDefault="006F4F6C">
      <w:pPr>
        <w:pStyle w:val="CommentText"/>
      </w:pPr>
      <w:r>
        <w:rPr>
          <w:color w:val="000000"/>
        </w:rPr>
        <w:t>3. Format paragraphs using the “Body Paragraph (Indent)” Style or “Body Paragraph (No Indent)” Style.</w:t>
      </w:r>
    </w:p>
    <w:p w14:paraId="26A1C4E2" w14:textId="77777777" w:rsidR="006F4F6C" w:rsidRDefault="006F4F6C">
      <w:pPr>
        <w:pStyle w:val="CommentText"/>
      </w:pPr>
    </w:p>
    <w:p w14:paraId="270AE859" w14:textId="77777777" w:rsidR="006F4F6C" w:rsidRDefault="006F4F6C">
      <w:pPr>
        <w:pStyle w:val="CommentText"/>
      </w:pPr>
      <w:r>
        <w:rPr>
          <w:color w:val="000000"/>
        </w:rPr>
        <w:t xml:space="preserve">4. This sample includes example figures with proper caption labelling and numbering. </w:t>
      </w:r>
    </w:p>
    <w:p w14:paraId="6880546E" w14:textId="77777777" w:rsidR="006F4F6C" w:rsidRDefault="006F4F6C">
      <w:pPr>
        <w:pStyle w:val="CommentText"/>
      </w:pPr>
    </w:p>
    <w:p w14:paraId="1E33DF59" w14:textId="77777777" w:rsidR="006F4F6C" w:rsidRDefault="006F4F6C">
      <w:pPr>
        <w:pStyle w:val="CommentText"/>
      </w:pPr>
      <w:r>
        <w:rPr>
          <w:color w:val="000000"/>
        </w:rPr>
        <w:t>5. To automatically update figure numbering, right click on the number in the label itself. Select “Update Field”.</w:t>
      </w:r>
    </w:p>
    <w:p w14:paraId="470C1593" w14:textId="77777777" w:rsidR="006F4F6C" w:rsidRDefault="006F4F6C">
      <w:pPr>
        <w:pStyle w:val="CommentText"/>
      </w:pPr>
    </w:p>
    <w:p w14:paraId="35A483BE" w14:textId="77777777" w:rsidR="006F4F6C" w:rsidRDefault="006F4F6C">
      <w:pPr>
        <w:pStyle w:val="CommentText"/>
      </w:pPr>
      <w:r>
        <w:rPr>
          <w:color w:val="000000"/>
        </w:rPr>
        <w:t>6. Insert new figure labels and captions through the References tab or by right clicking an inserted image.</w:t>
      </w:r>
    </w:p>
    <w:p w14:paraId="035ED39D" w14:textId="77777777" w:rsidR="006F4F6C" w:rsidRDefault="006F4F6C">
      <w:pPr>
        <w:pStyle w:val="CommentText"/>
      </w:pPr>
    </w:p>
    <w:p w14:paraId="67E8DB5D" w14:textId="77777777" w:rsidR="006F4F6C" w:rsidRDefault="006F4F6C">
      <w:pPr>
        <w:pStyle w:val="CommentText"/>
      </w:pPr>
      <w:r>
        <w:rPr>
          <w:color w:val="000000"/>
        </w:rPr>
        <w:t>7. Format figure captions using the “Caption (Figures)” Style.</w:t>
      </w:r>
    </w:p>
    <w:p w14:paraId="6B347ADD" w14:textId="77777777" w:rsidR="006F4F6C" w:rsidRDefault="006F4F6C">
      <w:pPr>
        <w:pStyle w:val="CommentText"/>
      </w:pPr>
    </w:p>
    <w:p w14:paraId="4E3E3BF2" w14:textId="77777777" w:rsidR="006F4F6C" w:rsidRDefault="006F4F6C" w:rsidP="00327042">
      <w:pPr>
        <w:pStyle w:val="CommentText"/>
      </w:pPr>
      <w:r>
        <w:rPr>
          <w:color w:val="000000"/>
        </w:rPr>
        <w:t xml:space="preserve">8. Use the “Normal” Style to format the figures themselv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7E1F1" w15:done="0"/>
  <w15:commentEx w15:paraId="1D5368C7" w15:done="0"/>
  <w15:commentEx w15:paraId="1A4B5284" w15:done="0"/>
  <w15:commentEx w15:paraId="2D4BFCED" w15:done="0"/>
  <w15:commentEx w15:paraId="41B886CF" w15:done="0"/>
  <w15:commentEx w15:paraId="77E25B23" w15:done="0"/>
  <w15:commentEx w15:paraId="5C88DB9E" w15:done="0"/>
  <w15:commentEx w15:paraId="58E248E4" w15:done="0"/>
  <w15:commentEx w15:paraId="75585617" w15:done="0"/>
  <w15:commentEx w15:paraId="2E255625" w15:done="0"/>
  <w15:commentEx w15:paraId="680D6543" w15:done="0"/>
  <w15:commentEx w15:paraId="4E3E3B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1C94F" w16cex:dateUtc="2023-08-24T17:19:00Z"/>
  <w16cex:commentExtensible w16cex:durableId="2891CA06" w16cex:dateUtc="2023-08-24T17:22:00Z"/>
  <w16cex:commentExtensible w16cex:durableId="28B81E91" w16cex:dateUtc="2023-09-22T19:09:00Z"/>
  <w16cex:commentExtensible w16cex:durableId="28B81EB8" w16cex:dateUtc="2023-09-22T19:10:00Z"/>
  <w16cex:commentExtensible w16cex:durableId="28B81ED1" w16cex:dateUtc="2023-09-22T19:10:00Z"/>
  <w16cex:commentExtensible w16cex:durableId="28B81EE8" w16cex:dateUtc="2023-09-22T19:10:00Z"/>
  <w16cex:commentExtensible w16cex:durableId="28B81F38" w16cex:dateUtc="2023-09-22T19:12:00Z"/>
  <w16cex:commentExtensible w16cex:durableId="28B81F62" w16cex:dateUtc="2023-09-22T19:12:00Z"/>
  <w16cex:commentExtensible w16cex:durableId="28B81F93" w16cex:dateUtc="2023-09-22T19:13:00Z"/>
  <w16cex:commentExtensible w16cex:durableId="28B81FAC" w16cex:dateUtc="2023-09-22T19:14:00Z"/>
  <w16cex:commentExtensible w16cex:durableId="28B81FDE" w16cex:dateUtc="2023-09-22T19:14:00Z"/>
  <w16cex:commentExtensible w16cex:durableId="28B81FFF" w16cex:dateUtc="2023-09-22T19: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7E1F1" w16cid:durableId="2891C94F"/>
  <w16cid:commentId w16cid:paraId="1D5368C7" w16cid:durableId="2891CA06"/>
  <w16cid:commentId w16cid:paraId="1A4B5284" w16cid:durableId="28B81E91"/>
  <w16cid:commentId w16cid:paraId="2D4BFCED" w16cid:durableId="28B81EB8"/>
  <w16cid:commentId w16cid:paraId="41B886CF" w16cid:durableId="28B81ED1"/>
  <w16cid:commentId w16cid:paraId="77E25B23" w16cid:durableId="28B81EE8"/>
  <w16cid:commentId w16cid:paraId="5C88DB9E" w16cid:durableId="28B81F38"/>
  <w16cid:commentId w16cid:paraId="58E248E4" w16cid:durableId="28B81F62"/>
  <w16cid:commentId w16cid:paraId="75585617" w16cid:durableId="28B81F93"/>
  <w16cid:commentId w16cid:paraId="2E255625" w16cid:durableId="28B81FAC"/>
  <w16cid:commentId w16cid:paraId="680D6543" w16cid:durableId="28B81FDE"/>
  <w16cid:commentId w16cid:paraId="4E3E3BF2" w16cid:durableId="28B81F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3BB92" w14:textId="77777777" w:rsidR="00005C67" w:rsidRDefault="00005C67">
      <w:r>
        <w:separator/>
      </w:r>
    </w:p>
  </w:endnote>
  <w:endnote w:type="continuationSeparator" w:id="0">
    <w:p w14:paraId="6E707871" w14:textId="77777777" w:rsidR="00005C67" w:rsidRDefault="00005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3379991"/>
      <w:lock w:val="contentLocked"/>
      <w:placeholder>
        <w:docPart w:val="616C02FCA25C4CEEAEEA27F70CD65B9B"/>
      </w:placeholder>
      <w:group/>
    </w:sdtPr>
    <w:sdtEndPr/>
    <w:sdtContent>
      <w:sdt>
        <w:sdtPr>
          <w:id w:val="-1665843854"/>
          <w:docPartObj>
            <w:docPartGallery w:val="Page Numbers (Bottom of Page)"/>
            <w:docPartUnique/>
          </w:docPartObj>
        </w:sdtPr>
        <w:sdtEndPr>
          <w:rPr>
            <w:noProof/>
          </w:rPr>
        </w:sdtEndPr>
        <w:sdtContent>
          <w:p w14:paraId="1820C2B7" w14:textId="77777777" w:rsidR="00DA2E5D" w:rsidRDefault="004823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DAACD7" w14:textId="77777777" w:rsidR="00DA2E5D" w:rsidRDefault="001F07C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7B423" w14:textId="77777777" w:rsidR="00005C67" w:rsidRDefault="00005C67">
      <w:r>
        <w:separator/>
      </w:r>
    </w:p>
  </w:footnote>
  <w:footnote w:type="continuationSeparator" w:id="0">
    <w:p w14:paraId="35534EB3" w14:textId="77777777" w:rsidR="00005C67" w:rsidRDefault="00005C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53452"/>
    <w:multiLevelType w:val="hybridMultilevel"/>
    <w:tmpl w:val="8EFAA932"/>
    <w:lvl w:ilvl="0" w:tplc="34065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8571B"/>
    <w:multiLevelType w:val="hybridMultilevel"/>
    <w:tmpl w:val="2EA01CF6"/>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1697E"/>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E4614"/>
    <w:multiLevelType w:val="hybridMultilevel"/>
    <w:tmpl w:val="59E04CE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2D673B"/>
    <w:multiLevelType w:val="hybridMultilevel"/>
    <w:tmpl w:val="9B0A5472"/>
    <w:lvl w:ilvl="0" w:tplc="835289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D2791"/>
    <w:multiLevelType w:val="multilevel"/>
    <w:tmpl w:val="D21C01D2"/>
    <w:styleLink w:val="URSHeadings"/>
    <w:lvl w:ilvl="0">
      <w:start w:val="1"/>
      <w:numFmt w:val="decimal"/>
      <w:pStyle w:val="Heading2"/>
      <w:lvlText w:val="%1."/>
      <w:lvlJc w:val="center"/>
      <w:pPr>
        <w:ind w:left="0" w:firstLine="0"/>
      </w:pPr>
      <w:rPr>
        <w:rFonts w:ascii="Times New Roman" w:hAnsi="Times New Roman" w:hint="default"/>
        <w:b/>
        <w:caps/>
        <w:color w:val="000000" w:themeColor="text1"/>
        <w:sz w:val="28"/>
        <w:u w:val="none"/>
      </w:rPr>
    </w:lvl>
    <w:lvl w:ilvl="1">
      <w:start w:val="1"/>
      <w:numFmt w:val="decimal"/>
      <w:pStyle w:val="Heading3"/>
      <w:isLgl/>
      <w:lvlText w:val="%1.%2"/>
      <w:lvlJc w:val="left"/>
      <w:pPr>
        <w:ind w:left="0" w:firstLine="0"/>
      </w:pPr>
      <w:rPr>
        <w:rFonts w:hint="default"/>
      </w:rPr>
    </w:lvl>
    <w:lvl w:ilvl="2">
      <w:start w:val="1"/>
      <w:numFmt w:val="decimal"/>
      <w:pStyle w:val="Heading4"/>
      <w:isLgl/>
      <w:lvlText w:val="%1.%2.%3"/>
      <w:lvlJc w:val="left"/>
      <w:pPr>
        <w:ind w:left="0" w:firstLine="0"/>
      </w:pPr>
      <w:rPr>
        <w:rFonts w:hint="default"/>
      </w:rPr>
    </w:lvl>
    <w:lvl w:ilvl="3">
      <w:start w:val="1"/>
      <w:numFmt w:val="decimal"/>
      <w:pStyle w:val="Heading5"/>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6" w15:restartNumberingAfterBreak="0">
    <w:nsid w:val="3DCA27CF"/>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F111B5"/>
    <w:multiLevelType w:val="hybridMultilevel"/>
    <w:tmpl w:val="4828BC44"/>
    <w:lvl w:ilvl="0" w:tplc="1068E7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685FA0"/>
    <w:multiLevelType w:val="hybridMultilevel"/>
    <w:tmpl w:val="43BACB2E"/>
    <w:lvl w:ilvl="0" w:tplc="266A186C">
      <w:start w:val="1"/>
      <w:numFmt w:val="decimal"/>
      <w:pStyle w:val="ListOrdere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CC6878"/>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192C4C"/>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D65ED3"/>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3312D5"/>
    <w:multiLevelType w:val="hybridMultilevel"/>
    <w:tmpl w:val="8D28BAE6"/>
    <w:lvl w:ilvl="0" w:tplc="E6E0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9F7AB8"/>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14796D"/>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6A6F52"/>
    <w:multiLevelType w:val="hybridMultilevel"/>
    <w:tmpl w:val="AEE0516A"/>
    <w:lvl w:ilvl="0" w:tplc="F006C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EA76BF"/>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4D4C9F"/>
    <w:multiLevelType w:val="hybridMultilevel"/>
    <w:tmpl w:val="863C356E"/>
    <w:lvl w:ilvl="0" w:tplc="03F088AA">
      <w:start w:val="1"/>
      <w:numFmt w:val="bullet"/>
      <w:pStyle w:val="ListUnordered"/>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778941564">
    <w:abstractNumId w:val="5"/>
  </w:num>
  <w:num w:numId="2" w16cid:durableId="1504399186">
    <w:abstractNumId w:val="17"/>
  </w:num>
  <w:num w:numId="3" w16cid:durableId="1995530211">
    <w:abstractNumId w:val="8"/>
  </w:num>
  <w:num w:numId="4" w16cid:durableId="1562251411">
    <w:abstractNumId w:val="0"/>
  </w:num>
  <w:num w:numId="5" w16cid:durableId="1204559386">
    <w:abstractNumId w:val="7"/>
  </w:num>
  <w:num w:numId="6" w16cid:durableId="1293752304">
    <w:abstractNumId w:val="4"/>
  </w:num>
  <w:num w:numId="7" w16cid:durableId="511142767">
    <w:abstractNumId w:val="15"/>
  </w:num>
  <w:num w:numId="8" w16cid:durableId="1733695159">
    <w:abstractNumId w:val="12"/>
  </w:num>
  <w:num w:numId="9" w16cid:durableId="1226796214">
    <w:abstractNumId w:val="3"/>
  </w:num>
  <w:num w:numId="10" w16cid:durableId="374156428">
    <w:abstractNumId w:val="13"/>
  </w:num>
  <w:num w:numId="11" w16cid:durableId="1669558904">
    <w:abstractNumId w:val="11"/>
  </w:num>
  <w:num w:numId="12" w16cid:durableId="1505777498">
    <w:abstractNumId w:val="9"/>
  </w:num>
  <w:num w:numId="13" w16cid:durableId="652178580">
    <w:abstractNumId w:val="1"/>
  </w:num>
  <w:num w:numId="14" w16cid:durableId="1802453456">
    <w:abstractNumId w:val="14"/>
  </w:num>
  <w:num w:numId="15" w16cid:durableId="259795541">
    <w:abstractNumId w:val="16"/>
  </w:num>
  <w:num w:numId="16" w16cid:durableId="972905820">
    <w:abstractNumId w:val="6"/>
  </w:num>
  <w:num w:numId="17" w16cid:durableId="781654018">
    <w:abstractNumId w:val="2"/>
  </w:num>
  <w:num w:numId="18" w16cid:durableId="214384598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ymond, Annabelle Grace [2]">
    <w15:presenceInfo w15:providerId="AD" w15:userId="S::annabelle.aymond@tamu.edu::4b40874e-3ee7-4b3b-b127-188f6925be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formatting="1"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32C"/>
    <w:rsid w:val="00005C67"/>
    <w:rsid w:val="00083A1F"/>
    <w:rsid w:val="000C65AD"/>
    <w:rsid w:val="000D54C7"/>
    <w:rsid w:val="000E0B15"/>
    <w:rsid w:val="00162B43"/>
    <w:rsid w:val="0018097D"/>
    <w:rsid w:val="0018306E"/>
    <w:rsid w:val="001B5AB0"/>
    <w:rsid w:val="001D32E5"/>
    <w:rsid w:val="001D39F2"/>
    <w:rsid w:val="001F07C8"/>
    <w:rsid w:val="0021457A"/>
    <w:rsid w:val="0022437F"/>
    <w:rsid w:val="0026026D"/>
    <w:rsid w:val="00335FA2"/>
    <w:rsid w:val="00412E98"/>
    <w:rsid w:val="00423191"/>
    <w:rsid w:val="00423C85"/>
    <w:rsid w:val="0048232C"/>
    <w:rsid w:val="004D6157"/>
    <w:rsid w:val="004F2A21"/>
    <w:rsid w:val="004F56FA"/>
    <w:rsid w:val="005230F3"/>
    <w:rsid w:val="0056720F"/>
    <w:rsid w:val="005B7B32"/>
    <w:rsid w:val="00627FC7"/>
    <w:rsid w:val="006338AA"/>
    <w:rsid w:val="00660324"/>
    <w:rsid w:val="00683738"/>
    <w:rsid w:val="006C3E1C"/>
    <w:rsid w:val="006E670B"/>
    <w:rsid w:val="006F4F6C"/>
    <w:rsid w:val="006F6F8A"/>
    <w:rsid w:val="00762953"/>
    <w:rsid w:val="00775F8C"/>
    <w:rsid w:val="007E03DE"/>
    <w:rsid w:val="00803EF3"/>
    <w:rsid w:val="00805A06"/>
    <w:rsid w:val="00841EEF"/>
    <w:rsid w:val="00887179"/>
    <w:rsid w:val="008B09E7"/>
    <w:rsid w:val="008B5C62"/>
    <w:rsid w:val="008D44A7"/>
    <w:rsid w:val="00914202"/>
    <w:rsid w:val="009429DD"/>
    <w:rsid w:val="00946932"/>
    <w:rsid w:val="00970445"/>
    <w:rsid w:val="00A52442"/>
    <w:rsid w:val="00A94F87"/>
    <w:rsid w:val="00B21BB7"/>
    <w:rsid w:val="00B85C3D"/>
    <w:rsid w:val="00C15AAC"/>
    <w:rsid w:val="00C22569"/>
    <w:rsid w:val="00CD348C"/>
    <w:rsid w:val="00CE3E83"/>
    <w:rsid w:val="00D46DF3"/>
    <w:rsid w:val="00D65791"/>
    <w:rsid w:val="00D756EF"/>
    <w:rsid w:val="00D84230"/>
    <w:rsid w:val="00E14D64"/>
    <w:rsid w:val="00E41AB6"/>
    <w:rsid w:val="00E81B99"/>
    <w:rsid w:val="00E86529"/>
    <w:rsid w:val="00EC5A6D"/>
    <w:rsid w:val="00F14122"/>
    <w:rsid w:val="00F2425E"/>
    <w:rsid w:val="00F37B4B"/>
    <w:rsid w:val="00F576E0"/>
    <w:rsid w:val="00F74DCD"/>
    <w:rsid w:val="00F77BD6"/>
    <w:rsid w:val="00F90B36"/>
    <w:rsid w:val="00FD1D0A"/>
    <w:rsid w:val="00FD20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E2E51"/>
  <w15:chartTrackingRefBased/>
  <w15:docId w15:val="{D3E11F2C-D913-44B4-8775-15A8DA5F0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32C"/>
    <w:pPr>
      <w:spacing w:after="0" w:line="240" w:lineRule="auto"/>
    </w:pPr>
    <w:rPr>
      <w:rFonts w:ascii="Times New Roman" w:hAnsi="Times New Roman"/>
      <w:color w:val="000000" w:themeColor="text1"/>
      <w:sz w:val="24"/>
    </w:rPr>
  </w:style>
  <w:style w:type="paragraph" w:styleId="Heading1">
    <w:name w:val="heading 1"/>
    <w:basedOn w:val="PageTitlespre-Abstract"/>
    <w:next w:val="BodyParagraphIndent"/>
    <w:link w:val="Heading1Char"/>
    <w:uiPriority w:val="9"/>
    <w:qFormat/>
    <w:rsid w:val="0048232C"/>
    <w:pPr>
      <w:outlineLvl w:val="0"/>
    </w:pPr>
  </w:style>
  <w:style w:type="paragraph" w:styleId="Heading2">
    <w:name w:val="heading 2"/>
    <w:basedOn w:val="Normal"/>
    <w:next w:val="BodyParagraphIndent"/>
    <w:link w:val="Heading2Char"/>
    <w:uiPriority w:val="9"/>
    <w:unhideWhenUsed/>
    <w:qFormat/>
    <w:rsid w:val="0048232C"/>
    <w:pPr>
      <w:keepNext/>
      <w:numPr>
        <w:numId w:val="1"/>
      </w:numPr>
      <w:spacing w:after="640" w:line="480" w:lineRule="auto"/>
      <w:jc w:val="center"/>
      <w:outlineLvl w:val="1"/>
    </w:pPr>
    <w:rPr>
      <w:rFonts w:cs="Times New Roman"/>
      <w:b/>
      <w:caps/>
      <w:sz w:val="28"/>
    </w:rPr>
  </w:style>
  <w:style w:type="paragraph" w:styleId="Heading3">
    <w:name w:val="heading 3"/>
    <w:basedOn w:val="Normal"/>
    <w:next w:val="BodyParagraphIndent"/>
    <w:link w:val="Heading3Char"/>
    <w:uiPriority w:val="9"/>
    <w:unhideWhenUsed/>
    <w:qFormat/>
    <w:rsid w:val="0048232C"/>
    <w:pPr>
      <w:keepNext/>
      <w:numPr>
        <w:ilvl w:val="1"/>
        <w:numId w:val="1"/>
      </w:numPr>
      <w:spacing w:line="480" w:lineRule="auto"/>
      <w:outlineLvl w:val="2"/>
    </w:pPr>
    <w:rPr>
      <w:b/>
    </w:rPr>
  </w:style>
  <w:style w:type="paragraph" w:styleId="Heading4">
    <w:name w:val="heading 4"/>
    <w:basedOn w:val="Normal"/>
    <w:next w:val="Normal"/>
    <w:link w:val="Heading4Char"/>
    <w:uiPriority w:val="9"/>
    <w:unhideWhenUsed/>
    <w:qFormat/>
    <w:rsid w:val="0048232C"/>
    <w:pPr>
      <w:keepNext/>
      <w:numPr>
        <w:ilvl w:val="2"/>
        <w:numId w:val="1"/>
      </w:numPr>
      <w:spacing w:line="480" w:lineRule="auto"/>
      <w:outlineLvl w:val="3"/>
    </w:pPr>
    <w:rPr>
      <w:i/>
    </w:rPr>
  </w:style>
  <w:style w:type="paragraph" w:styleId="Heading5">
    <w:name w:val="heading 5"/>
    <w:basedOn w:val="Normal"/>
    <w:next w:val="Normal"/>
    <w:link w:val="Heading5Char"/>
    <w:uiPriority w:val="9"/>
    <w:unhideWhenUsed/>
    <w:qFormat/>
    <w:rsid w:val="0048232C"/>
    <w:pPr>
      <w:keepNext/>
      <w:numPr>
        <w:ilvl w:val="3"/>
        <w:numId w:val="1"/>
      </w:numPr>
      <w:spacing w:line="480" w:lineRule="auto"/>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32C"/>
    <w:rPr>
      <w:rFonts w:ascii="Times New Roman" w:hAnsi="Times New Roman" w:cs="Times New Roman"/>
      <w:b/>
      <w:caps/>
      <w:color w:val="000000" w:themeColor="text1"/>
      <w:sz w:val="28"/>
    </w:rPr>
  </w:style>
  <w:style w:type="character" w:customStyle="1" w:styleId="Heading2Char">
    <w:name w:val="Heading 2 Char"/>
    <w:basedOn w:val="DefaultParagraphFont"/>
    <w:link w:val="Heading2"/>
    <w:uiPriority w:val="9"/>
    <w:rsid w:val="0048232C"/>
    <w:rPr>
      <w:rFonts w:ascii="Times New Roman" w:hAnsi="Times New Roman" w:cs="Times New Roman"/>
      <w:b/>
      <w:caps/>
      <w:color w:val="000000" w:themeColor="text1"/>
      <w:sz w:val="28"/>
    </w:rPr>
  </w:style>
  <w:style w:type="character" w:customStyle="1" w:styleId="Heading3Char">
    <w:name w:val="Heading 3 Char"/>
    <w:basedOn w:val="DefaultParagraphFont"/>
    <w:link w:val="Heading3"/>
    <w:uiPriority w:val="9"/>
    <w:rsid w:val="0048232C"/>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48232C"/>
    <w:rPr>
      <w:rFonts w:ascii="Times New Roman" w:hAnsi="Times New Roman"/>
      <w:i/>
      <w:color w:val="000000" w:themeColor="text1"/>
      <w:sz w:val="24"/>
    </w:rPr>
  </w:style>
  <w:style w:type="character" w:customStyle="1" w:styleId="Heading5Char">
    <w:name w:val="Heading 5 Char"/>
    <w:basedOn w:val="DefaultParagraphFont"/>
    <w:link w:val="Heading5"/>
    <w:uiPriority w:val="9"/>
    <w:rsid w:val="0048232C"/>
    <w:rPr>
      <w:rFonts w:ascii="Times New Roman" w:hAnsi="Times New Roman"/>
      <w:color w:val="000000" w:themeColor="text1"/>
      <w:sz w:val="24"/>
    </w:rPr>
  </w:style>
  <w:style w:type="numbering" w:customStyle="1" w:styleId="URSHeadings">
    <w:name w:val="URS Headings"/>
    <w:uiPriority w:val="99"/>
    <w:rsid w:val="0048232C"/>
    <w:pPr>
      <w:numPr>
        <w:numId w:val="1"/>
      </w:numPr>
    </w:pPr>
  </w:style>
  <w:style w:type="paragraph" w:customStyle="1" w:styleId="PageTitlespre-Abstract">
    <w:name w:val="Page Titles (pre-Abstract)"/>
    <w:next w:val="BodyParagraphIndent"/>
    <w:link w:val="PageTitlespre-AbstractChar"/>
    <w:qFormat/>
    <w:rsid w:val="0048232C"/>
    <w:pPr>
      <w:keepNext/>
      <w:spacing w:after="640" w:line="480" w:lineRule="auto"/>
      <w:jc w:val="center"/>
    </w:pPr>
    <w:rPr>
      <w:rFonts w:ascii="Times New Roman" w:hAnsi="Times New Roman" w:cs="Times New Roman"/>
      <w:b/>
      <w:caps/>
      <w:color w:val="000000" w:themeColor="text1"/>
      <w:sz w:val="28"/>
    </w:rPr>
  </w:style>
  <w:style w:type="paragraph" w:customStyle="1" w:styleId="BodyParagraphIndent">
    <w:name w:val="Body Paragraph (Indent)"/>
    <w:basedOn w:val="Normal"/>
    <w:qFormat/>
    <w:rsid w:val="0048232C"/>
    <w:pPr>
      <w:spacing w:line="480" w:lineRule="auto"/>
      <w:ind w:firstLine="720"/>
    </w:pPr>
  </w:style>
  <w:style w:type="paragraph" w:customStyle="1" w:styleId="CustomAbstractPage1">
    <w:name w:val="Custom (Abstract Page 1)"/>
    <w:basedOn w:val="CustomTitlePage2"/>
    <w:qFormat/>
    <w:rsid w:val="0048232C"/>
  </w:style>
  <w:style w:type="paragraph" w:customStyle="1" w:styleId="CustomTitlePage3">
    <w:name w:val="Custom (Title Page 3)"/>
    <w:basedOn w:val="Normal"/>
    <w:qFormat/>
    <w:rsid w:val="0048232C"/>
    <w:pPr>
      <w:spacing w:before="960" w:after="960"/>
      <w:jc w:val="center"/>
    </w:pPr>
    <w:rPr>
      <w:rFonts w:cs="Times New Roman"/>
    </w:rPr>
  </w:style>
  <w:style w:type="paragraph" w:customStyle="1" w:styleId="CustomTitlePage2">
    <w:name w:val="Custom (Title Page 2)"/>
    <w:basedOn w:val="Normal"/>
    <w:qFormat/>
    <w:rsid w:val="0048232C"/>
    <w:pPr>
      <w:jc w:val="center"/>
    </w:pPr>
    <w:rPr>
      <w:rFonts w:cs="Times New Roman"/>
    </w:rPr>
  </w:style>
  <w:style w:type="paragraph" w:customStyle="1" w:styleId="CustomAbstractPage2">
    <w:name w:val="Custom (Abstract Page 2)"/>
    <w:basedOn w:val="Normal"/>
    <w:qFormat/>
    <w:rsid w:val="0048232C"/>
    <w:pPr>
      <w:spacing w:after="720"/>
      <w:jc w:val="center"/>
    </w:pPr>
  </w:style>
  <w:style w:type="paragraph" w:customStyle="1" w:styleId="CustomTitlePage4">
    <w:name w:val="Custom (Title Page 4)"/>
    <w:basedOn w:val="Normal"/>
    <w:qFormat/>
    <w:rsid w:val="0048232C"/>
    <w:rPr>
      <w:rFonts w:cs="Times New Roman"/>
    </w:rPr>
  </w:style>
  <w:style w:type="paragraph" w:customStyle="1" w:styleId="ListUnordered">
    <w:name w:val="List (Unordered)"/>
    <w:basedOn w:val="Normal"/>
    <w:qFormat/>
    <w:rsid w:val="0048232C"/>
    <w:pPr>
      <w:numPr>
        <w:numId w:val="2"/>
      </w:numPr>
      <w:spacing w:line="480" w:lineRule="auto"/>
      <w:ind w:left="720"/>
      <w:contextualSpacing/>
    </w:pPr>
  </w:style>
  <w:style w:type="paragraph" w:customStyle="1" w:styleId="HelpTextRemove">
    <w:name w:val="Help Text (Remove)"/>
    <w:basedOn w:val="BodyParagraphIndent"/>
    <w:next w:val="BodyParagraphIndent"/>
    <w:qFormat/>
    <w:rsid w:val="00EC5A6D"/>
    <w:pPr>
      <w:shd w:val="clear" w:color="auto" w:fill="500000"/>
      <w:ind w:firstLine="0"/>
      <w:jc w:val="center"/>
    </w:pPr>
    <w:rPr>
      <w:b/>
      <w:caps/>
      <w:color w:val="FFFFFF" w:themeColor="background1"/>
    </w:rPr>
  </w:style>
  <w:style w:type="paragraph" w:customStyle="1" w:styleId="BodyParagraphNoIndent">
    <w:name w:val="Body Paragraph (No Indent)"/>
    <w:basedOn w:val="BodyParagraphIndent"/>
    <w:next w:val="BodyParagraphIndent"/>
    <w:qFormat/>
    <w:rsid w:val="0048232C"/>
    <w:pPr>
      <w:ind w:firstLine="0"/>
    </w:pPr>
  </w:style>
  <w:style w:type="table" w:styleId="TableGrid">
    <w:name w:val="Table Grid"/>
    <w:basedOn w:val="TableNormal"/>
    <w:uiPriority w:val="39"/>
    <w:rsid w:val="00482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leTitles">
    <w:name w:val="Caption (Table Titles)"/>
    <w:basedOn w:val="Normal"/>
    <w:next w:val="BodyParagraphIndent"/>
    <w:qFormat/>
    <w:rsid w:val="0048232C"/>
    <w:pPr>
      <w:keepNext/>
      <w:spacing w:before="480" w:after="240"/>
      <w:jc w:val="center"/>
    </w:pPr>
    <w:rPr>
      <w:i/>
      <w:iCs/>
      <w:sz w:val="20"/>
      <w:szCs w:val="18"/>
    </w:rPr>
  </w:style>
  <w:style w:type="paragraph" w:customStyle="1" w:styleId="ListOrdered">
    <w:name w:val="List (Ordered)"/>
    <w:basedOn w:val="BodyParagraphIndent"/>
    <w:qFormat/>
    <w:rsid w:val="0048232C"/>
    <w:pPr>
      <w:numPr>
        <w:numId w:val="3"/>
      </w:numPr>
    </w:pPr>
    <w:rPr>
      <w:noProof/>
    </w:rPr>
  </w:style>
  <w:style w:type="table" w:customStyle="1" w:styleId="Style1">
    <w:name w:val="Style1"/>
    <w:basedOn w:val="TableNormal"/>
    <w:uiPriority w:val="99"/>
    <w:rsid w:val="0048232C"/>
    <w:pPr>
      <w:spacing w:after="0" w:line="240" w:lineRule="auto"/>
    </w:pPr>
    <w:rPr>
      <w:rFonts w:ascii="Times New Roman" w:hAnsi="Times New Roman"/>
      <w:sz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tcMar>
        <w:top w:w="144" w:type="dxa"/>
        <w:left w:w="144" w:type="dxa"/>
        <w:bottom w:w="144" w:type="dxa"/>
        <w:right w:w="144" w:type="dxa"/>
      </w:tcMar>
      <w:vAlign w:val="center"/>
    </w:tcPr>
    <w:tblStylePr w:type="firstRow">
      <w:rPr>
        <w:b/>
      </w:rPr>
    </w:tblStylePr>
  </w:style>
  <w:style w:type="character" w:customStyle="1" w:styleId="CharactersOnlyBold">
    <w:name w:val="Characters Only (Bold)"/>
    <w:basedOn w:val="DefaultParagraphFont"/>
    <w:uiPriority w:val="1"/>
    <w:qFormat/>
    <w:rsid w:val="0048232C"/>
    <w:rPr>
      <w:b/>
    </w:rPr>
  </w:style>
  <w:style w:type="paragraph" w:styleId="Footer">
    <w:name w:val="footer"/>
    <w:basedOn w:val="Normal"/>
    <w:link w:val="FooterChar"/>
    <w:uiPriority w:val="99"/>
    <w:unhideWhenUsed/>
    <w:rsid w:val="0048232C"/>
    <w:pPr>
      <w:tabs>
        <w:tab w:val="center" w:pos="4680"/>
        <w:tab w:val="right" w:pos="9360"/>
      </w:tabs>
    </w:pPr>
  </w:style>
  <w:style w:type="character" w:customStyle="1" w:styleId="FooterChar">
    <w:name w:val="Footer Char"/>
    <w:basedOn w:val="DefaultParagraphFont"/>
    <w:link w:val="Footer"/>
    <w:uiPriority w:val="99"/>
    <w:rsid w:val="0048232C"/>
    <w:rPr>
      <w:rFonts w:ascii="Times New Roman" w:hAnsi="Times New Roman"/>
      <w:color w:val="000000" w:themeColor="text1"/>
      <w:sz w:val="24"/>
    </w:rPr>
  </w:style>
  <w:style w:type="paragraph" w:customStyle="1" w:styleId="CaptionFigures">
    <w:name w:val="Caption (Figures)"/>
    <w:basedOn w:val="Normal"/>
    <w:next w:val="BodyParagraphIndent"/>
    <w:qFormat/>
    <w:rsid w:val="0048232C"/>
    <w:pPr>
      <w:spacing w:before="240" w:after="480"/>
      <w:jc w:val="center"/>
    </w:pPr>
    <w:rPr>
      <w:i/>
      <w:iCs/>
      <w:sz w:val="20"/>
      <w:szCs w:val="18"/>
    </w:rPr>
  </w:style>
  <w:style w:type="paragraph" w:styleId="TOC2">
    <w:name w:val="toc 2"/>
    <w:basedOn w:val="Normal"/>
    <w:next w:val="Normal"/>
    <w:autoRedefine/>
    <w:uiPriority w:val="39"/>
    <w:unhideWhenUsed/>
    <w:rsid w:val="0048232C"/>
    <w:pPr>
      <w:tabs>
        <w:tab w:val="left" w:pos="1100"/>
        <w:tab w:val="right" w:leader="dot" w:pos="9350"/>
      </w:tabs>
      <w:spacing w:after="240"/>
      <w:ind w:left="1109" w:hanging="677"/>
      <w:contextualSpacing/>
    </w:pPr>
  </w:style>
  <w:style w:type="paragraph" w:styleId="TOC1">
    <w:name w:val="toc 1"/>
    <w:basedOn w:val="Normal"/>
    <w:next w:val="Normal"/>
    <w:autoRedefine/>
    <w:uiPriority w:val="39"/>
    <w:unhideWhenUsed/>
    <w:rsid w:val="0048232C"/>
    <w:pPr>
      <w:tabs>
        <w:tab w:val="right" w:leader="dot" w:pos="9350"/>
      </w:tabs>
      <w:spacing w:after="240"/>
      <w:ind w:left="360" w:hanging="360"/>
    </w:pPr>
    <w:rPr>
      <w:caps/>
      <w:noProof/>
    </w:rPr>
  </w:style>
  <w:style w:type="paragraph" w:customStyle="1" w:styleId="CustomTitlePage5">
    <w:name w:val="Custom (Title Page 5)"/>
    <w:basedOn w:val="Normal"/>
    <w:qFormat/>
    <w:rsid w:val="0048232C"/>
    <w:pPr>
      <w:tabs>
        <w:tab w:val="right" w:pos="9360"/>
      </w:tabs>
    </w:pPr>
    <w:rPr>
      <w:rFonts w:cs="Times New Roman"/>
    </w:rPr>
  </w:style>
  <w:style w:type="paragraph" w:customStyle="1" w:styleId="CustomTitlePage1">
    <w:name w:val="Custom (Title Page 1)"/>
    <w:basedOn w:val="CustomTitlePage3"/>
    <w:qFormat/>
    <w:rsid w:val="0048232C"/>
    <w:pPr>
      <w:spacing w:before="0" w:after="0" w:line="360" w:lineRule="auto"/>
      <w:contextualSpacing/>
    </w:pPr>
  </w:style>
  <w:style w:type="paragraph" w:customStyle="1" w:styleId="CustomTitlePage6">
    <w:name w:val="Custom (Title Page 6)"/>
    <w:basedOn w:val="Normal"/>
    <w:qFormat/>
    <w:rsid w:val="0048232C"/>
    <w:pPr>
      <w:jc w:val="right"/>
    </w:pPr>
    <w:rPr>
      <w:rFonts w:cs="Times New Roman"/>
    </w:rPr>
  </w:style>
  <w:style w:type="character" w:customStyle="1" w:styleId="CharactersOnlySuperscript">
    <w:name w:val="Characters Only (Superscript)"/>
    <w:basedOn w:val="DefaultParagraphFont"/>
    <w:uiPriority w:val="1"/>
    <w:qFormat/>
    <w:rsid w:val="0048232C"/>
    <w:rPr>
      <w:rFonts w:cs="Times New Roman"/>
      <w:vertAlign w:val="superscript"/>
    </w:rPr>
  </w:style>
  <w:style w:type="paragraph" w:customStyle="1" w:styleId="CustomTitlePage7">
    <w:name w:val="Custom (Title Page 7)"/>
    <w:basedOn w:val="CustomTitlePage3"/>
    <w:qFormat/>
    <w:rsid w:val="0048232C"/>
    <w:pPr>
      <w:spacing w:after="0"/>
    </w:pPr>
  </w:style>
  <w:style w:type="character" w:styleId="Hyperlink">
    <w:name w:val="Hyperlink"/>
    <w:basedOn w:val="DefaultParagraphFont"/>
    <w:uiPriority w:val="99"/>
    <w:unhideWhenUsed/>
    <w:rsid w:val="0048232C"/>
    <w:rPr>
      <w:color w:val="0563C1" w:themeColor="hyperlink"/>
      <w:u w:val="single"/>
    </w:rPr>
  </w:style>
  <w:style w:type="character" w:customStyle="1" w:styleId="CharactersOnlyChooseanitemRemove">
    <w:name w:val="Characters Only (Choose an item) (Remove)"/>
    <w:basedOn w:val="DefaultParagraphFont"/>
    <w:uiPriority w:val="1"/>
    <w:qFormat/>
    <w:rsid w:val="0048232C"/>
    <w:rPr>
      <w:bdr w:val="none" w:sz="0" w:space="0" w:color="auto"/>
      <w:shd w:val="clear" w:color="auto" w:fill="FFFF00"/>
    </w:rPr>
  </w:style>
  <w:style w:type="character" w:styleId="PlaceholderText">
    <w:name w:val="Placeholder Text"/>
    <w:basedOn w:val="DefaultParagraphFont"/>
    <w:uiPriority w:val="99"/>
    <w:semiHidden/>
    <w:rsid w:val="0048232C"/>
    <w:rPr>
      <w:color w:val="808080"/>
    </w:rPr>
  </w:style>
  <w:style w:type="paragraph" w:customStyle="1" w:styleId="CaptionEquations">
    <w:name w:val="Caption (Equations)"/>
    <w:basedOn w:val="CaptionTableTitles"/>
    <w:qFormat/>
    <w:rsid w:val="000D54C7"/>
    <w:pPr>
      <w:spacing w:before="240"/>
      <w:jc w:val="right"/>
    </w:pPr>
    <w:rPr>
      <w:i w:val="0"/>
    </w:rPr>
  </w:style>
  <w:style w:type="paragraph" w:customStyle="1" w:styleId="Equations">
    <w:name w:val="Equations"/>
    <w:basedOn w:val="CaptionEquations"/>
    <w:qFormat/>
    <w:rsid w:val="0048232C"/>
    <w:rPr>
      <w:rFonts w:ascii="Cambria Math" w:hAnsi="Cambria Math"/>
    </w:rPr>
  </w:style>
  <w:style w:type="character" w:styleId="FootnoteReference">
    <w:name w:val="footnote reference"/>
    <w:basedOn w:val="DefaultParagraphFont"/>
    <w:uiPriority w:val="99"/>
    <w:semiHidden/>
    <w:unhideWhenUsed/>
    <w:rsid w:val="0048232C"/>
    <w:rPr>
      <w:vertAlign w:val="superscript"/>
    </w:rPr>
  </w:style>
  <w:style w:type="paragraph" w:customStyle="1" w:styleId="CustomTitlePage8">
    <w:name w:val="Custom (Title Page 8)"/>
    <w:basedOn w:val="CustomTitlePage1"/>
    <w:qFormat/>
    <w:rsid w:val="0048232C"/>
    <w:pPr>
      <w:spacing w:after="840"/>
    </w:pPr>
    <w:rPr>
      <w:caps/>
    </w:rPr>
  </w:style>
  <w:style w:type="paragraph" w:customStyle="1" w:styleId="ListReferences">
    <w:name w:val="List (References)"/>
    <w:basedOn w:val="Normal"/>
    <w:next w:val="BodyParagraphIndent"/>
    <w:qFormat/>
    <w:rsid w:val="0048232C"/>
    <w:pPr>
      <w:widowControl w:val="0"/>
      <w:autoSpaceDE w:val="0"/>
      <w:autoSpaceDN w:val="0"/>
      <w:adjustRightInd w:val="0"/>
      <w:spacing w:after="480"/>
      <w:ind w:left="720" w:hanging="720"/>
    </w:pPr>
  </w:style>
  <w:style w:type="paragraph" w:customStyle="1" w:styleId="BodyParagraphDedicationonly">
    <w:name w:val="Body Paragraph (Dedication only)"/>
    <w:basedOn w:val="BodyParagraphNoIndent"/>
    <w:qFormat/>
    <w:rsid w:val="0048232C"/>
    <w:pPr>
      <w:jc w:val="center"/>
    </w:pPr>
    <w:rPr>
      <w:i/>
    </w:rPr>
  </w:style>
  <w:style w:type="character" w:customStyle="1" w:styleId="PageTitlespre-AbstractChar">
    <w:name w:val="Page Titles (pre-Abstract) Char"/>
    <w:basedOn w:val="DefaultParagraphFont"/>
    <w:link w:val="PageTitlespre-Abstract"/>
    <w:rsid w:val="0048232C"/>
    <w:rPr>
      <w:rFonts w:ascii="Times New Roman" w:hAnsi="Times New Roman" w:cs="Times New Roman"/>
      <w:b/>
      <w:caps/>
      <w:color w:val="000000" w:themeColor="text1"/>
      <w:sz w:val="28"/>
    </w:rPr>
  </w:style>
  <w:style w:type="character" w:styleId="CommentReference">
    <w:name w:val="annotation reference"/>
    <w:basedOn w:val="DefaultParagraphFont"/>
    <w:uiPriority w:val="99"/>
    <w:semiHidden/>
    <w:unhideWhenUsed/>
    <w:rsid w:val="0048232C"/>
    <w:rPr>
      <w:sz w:val="16"/>
      <w:szCs w:val="16"/>
    </w:rPr>
  </w:style>
  <w:style w:type="paragraph" w:styleId="CommentText">
    <w:name w:val="annotation text"/>
    <w:basedOn w:val="Normal"/>
    <w:link w:val="CommentTextChar"/>
    <w:uiPriority w:val="99"/>
    <w:unhideWhenUsed/>
    <w:rsid w:val="0048232C"/>
    <w:rPr>
      <w:sz w:val="20"/>
      <w:szCs w:val="20"/>
    </w:rPr>
  </w:style>
  <w:style w:type="character" w:customStyle="1" w:styleId="CommentTextChar">
    <w:name w:val="Comment Text Char"/>
    <w:basedOn w:val="DefaultParagraphFont"/>
    <w:link w:val="CommentText"/>
    <w:uiPriority w:val="99"/>
    <w:rsid w:val="0048232C"/>
    <w:rPr>
      <w:rFonts w:ascii="Times New Roman" w:hAnsi="Times New Roman"/>
      <w:color w:val="000000" w:themeColor="text1"/>
      <w:sz w:val="20"/>
      <w:szCs w:val="20"/>
    </w:rPr>
  </w:style>
  <w:style w:type="paragraph" w:styleId="ListParagraph">
    <w:name w:val="List Paragraph"/>
    <w:basedOn w:val="Normal"/>
    <w:uiPriority w:val="34"/>
    <w:rsid w:val="0048232C"/>
    <w:pPr>
      <w:ind w:left="720"/>
      <w:contextualSpacing/>
    </w:pPr>
  </w:style>
  <w:style w:type="paragraph" w:styleId="BalloonText">
    <w:name w:val="Balloon Text"/>
    <w:basedOn w:val="Normal"/>
    <w:link w:val="BalloonTextChar"/>
    <w:uiPriority w:val="99"/>
    <w:semiHidden/>
    <w:unhideWhenUsed/>
    <w:rsid w:val="005672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20F"/>
    <w:rPr>
      <w:rFonts w:ascii="Segoe UI" w:hAnsi="Segoe UI" w:cs="Segoe UI"/>
      <w:color w:val="000000" w:themeColor="text1"/>
      <w:sz w:val="18"/>
      <w:szCs w:val="18"/>
    </w:rPr>
  </w:style>
  <w:style w:type="paragraph" w:styleId="Caption">
    <w:name w:val="caption"/>
    <w:basedOn w:val="Normal"/>
    <w:next w:val="Normal"/>
    <w:uiPriority w:val="35"/>
    <w:unhideWhenUsed/>
    <w:qFormat/>
    <w:rsid w:val="00162B43"/>
    <w:pPr>
      <w:spacing w:before="240" w:after="480"/>
      <w:jc w:val="center"/>
    </w:pPr>
    <w:rPr>
      <w:i/>
      <w:iCs/>
      <w:color w:val="auto"/>
      <w:sz w:val="20"/>
      <w:szCs w:val="18"/>
    </w:rPr>
  </w:style>
  <w:style w:type="paragraph" w:styleId="Revision">
    <w:name w:val="Revision"/>
    <w:hidden/>
    <w:uiPriority w:val="99"/>
    <w:semiHidden/>
    <w:rsid w:val="00D756EF"/>
    <w:pPr>
      <w:spacing w:after="0" w:line="240" w:lineRule="auto"/>
    </w:pPr>
    <w:rPr>
      <w:rFonts w:ascii="Times New Roman" w:hAnsi="Times New Roman"/>
      <w:color w:val="000000" w:themeColor="text1"/>
      <w:sz w:val="24"/>
    </w:rPr>
  </w:style>
  <w:style w:type="paragraph" w:styleId="CommentSubject">
    <w:name w:val="annotation subject"/>
    <w:basedOn w:val="CommentText"/>
    <w:next w:val="CommentText"/>
    <w:link w:val="CommentSubjectChar"/>
    <w:uiPriority w:val="99"/>
    <w:semiHidden/>
    <w:unhideWhenUsed/>
    <w:rsid w:val="00D756EF"/>
    <w:rPr>
      <w:b/>
      <w:bCs/>
    </w:rPr>
  </w:style>
  <w:style w:type="character" w:customStyle="1" w:styleId="CommentSubjectChar">
    <w:name w:val="Comment Subject Char"/>
    <w:basedOn w:val="CommentTextChar"/>
    <w:link w:val="CommentSubject"/>
    <w:uiPriority w:val="99"/>
    <w:semiHidden/>
    <w:rsid w:val="00D756EF"/>
    <w:rPr>
      <w:rFonts w:ascii="Times New Roman" w:hAnsi="Times New Roman"/>
      <w:b/>
      <w:bCs/>
      <w:color w:val="000000" w:themeColor="text1"/>
      <w:sz w:val="20"/>
      <w:szCs w:val="20"/>
    </w:rPr>
  </w:style>
  <w:style w:type="character" w:styleId="UnresolvedMention">
    <w:name w:val="Unresolved Mention"/>
    <w:basedOn w:val="DefaultParagraphFont"/>
    <w:uiPriority w:val="99"/>
    <w:semiHidden/>
    <w:unhideWhenUsed/>
    <w:rsid w:val="00D756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ugr@tamu.edu"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16C02FCA25C4CEEAEEA27F70CD65B9B"/>
        <w:category>
          <w:name w:val="General"/>
          <w:gallery w:val="placeholder"/>
        </w:category>
        <w:types>
          <w:type w:val="bbPlcHdr"/>
        </w:types>
        <w:behaviors>
          <w:behavior w:val="content"/>
        </w:behaviors>
        <w:guid w:val="{3DCEDF8C-E3A2-4EFF-A108-5BB56C368D03}"/>
      </w:docPartPr>
      <w:docPartBody>
        <w:p w:rsidR="008D06D1" w:rsidRDefault="004E310E" w:rsidP="004E310E">
          <w:pPr>
            <w:pStyle w:val="616C02FCA25C4CEEAEEA27F70CD65B9B"/>
          </w:pPr>
          <w:r w:rsidRPr="0063203C">
            <w:rPr>
              <w:rStyle w:val="PlaceholderText"/>
            </w:rPr>
            <w:t>Click or tap here to enter text.</w:t>
          </w:r>
        </w:p>
      </w:docPartBody>
    </w:docPart>
    <w:docPart>
      <w:docPartPr>
        <w:name w:val="9ED0E3A6B3A44E5796D54D194F999F56"/>
        <w:category>
          <w:name w:val="General"/>
          <w:gallery w:val="placeholder"/>
        </w:category>
        <w:types>
          <w:type w:val="bbPlcHdr"/>
        </w:types>
        <w:behaviors>
          <w:behavior w:val="content"/>
        </w:behaviors>
        <w:guid w:val="{41E3773C-9FFA-4673-B771-B71F44C463CB}"/>
      </w:docPartPr>
      <w:docPartBody>
        <w:p w:rsidR="008D06D1" w:rsidRDefault="00AE7BC6" w:rsidP="004E310E">
          <w:pPr>
            <w:pStyle w:val="9ED0E3A6B3A44E5796D54D194F999F56"/>
          </w:pPr>
          <w:r w:rsidRPr="002350DF">
            <w:t>[TYPE THESIS TITLE]</w:t>
          </w:r>
        </w:p>
      </w:docPartBody>
    </w:docPart>
    <w:docPart>
      <w:docPartPr>
        <w:name w:val="93877A7613BC4E5D9E85CBC2AAC3BCFB"/>
        <w:category>
          <w:name w:val="General"/>
          <w:gallery w:val="placeholder"/>
        </w:category>
        <w:types>
          <w:type w:val="bbPlcHdr"/>
        </w:types>
        <w:behaviors>
          <w:behavior w:val="content"/>
        </w:behaviors>
        <w:guid w:val="{2A5FDA2C-3599-4B7B-91CC-E96A0BA86FF5}"/>
      </w:docPartPr>
      <w:docPartBody>
        <w:p w:rsidR="008D06D1" w:rsidRDefault="00AE7BC6" w:rsidP="00AE7BC6">
          <w:pPr>
            <w:pStyle w:val="93877A7613BC4E5D9E85CBC2AAC3BCFB4"/>
          </w:pPr>
          <w:r w:rsidRPr="00824C4A">
            <w:rPr>
              <w:rStyle w:val="PlaceholderText"/>
              <w:color w:val="auto"/>
            </w:rPr>
            <w:t>[TYPE NAME OF INDIVIDUAL OR TEAM MEMBER 1 NAME</w:t>
          </w:r>
          <w:r w:rsidRPr="00824C4A">
            <w:rPr>
              <w:rStyle w:val="CharactersOnlySuperscript"/>
              <w:color w:val="auto"/>
            </w:rPr>
            <w:t>1</w:t>
          </w:r>
          <w:r w:rsidRPr="00824C4A">
            <w:rPr>
              <w:rStyle w:val="PlaceholderText"/>
              <w:color w:val="auto"/>
            </w:rPr>
            <w:t>, TEAM MEMBER 2 NAME</w:t>
          </w:r>
          <w:r w:rsidRPr="00824C4A">
            <w:rPr>
              <w:rStyle w:val="CharactersOnlySuperscript"/>
              <w:color w:val="auto"/>
            </w:rPr>
            <w:t>2</w:t>
          </w:r>
          <w:r w:rsidRPr="00824C4A">
            <w:rPr>
              <w:rStyle w:val="PlaceholderText"/>
              <w:color w:val="auto"/>
            </w:rPr>
            <w:t xml:space="preserve">, </w:t>
          </w:r>
          <w:r>
            <w:rPr>
              <w:rStyle w:val="PlaceholderText"/>
              <w:color w:val="auto"/>
            </w:rPr>
            <w:t>AND TEAM MEMBER 3 NAME</w:t>
          </w:r>
          <w:r w:rsidRPr="004D6157">
            <w:rPr>
              <w:rStyle w:val="PlaceholderText"/>
              <w:color w:val="auto"/>
              <w:vertAlign w:val="superscript"/>
            </w:rPr>
            <w:t>3</w:t>
          </w:r>
          <w:r w:rsidRPr="00824C4A">
            <w:rPr>
              <w:rStyle w:val="PlaceholderText"/>
              <w:color w:val="auto"/>
            </w:rPr>
            <w:t>]</w:t>
          </w:r>
        </w:p>
      </w:docPartBody>
    </w:docPart>
    <w:docPart>
      <w:docPartPr>
        <w:name w:val="26D48A62DFD44B8CA7480A7589BB42D1"/>
        <w:category>
          <w:name w:val="General"/>
          <w:gallery w:val="placeholder"/>
        </w:category>
        <w:types>
          <w:type w:val="bbPlcHdr"/>
        </w:types>
        <w:behaviors>
          <w:behavior w:val="content"/>
        </w:behaviors>
        <w:guid w:val="{EA83DFC0-F5DF-434B-9BF5-C6EE3C30FC05}"/>
      </w:docPartPr>
      <w:docPartBody>
        <w:p w:rsidR="008D06D1" w:rsidRDefault="00AE7BC6" w:rsidP="00AE7BC6">
          <w:pPr>
            <w:pStyle w:val="26D48A62DFD44B8CA7480A7589BB42D14"/>
          </w:pPr>
          <w:r w:rsidRPr="00824C4A">
            <w:rPr>
              <w:rStyle w:val="PlaceholderText"/>
              <w:color w:val="auto"/>
            </w:rPr>
            <w:t xml:space="preserve">[Type </w:t>
          </w:r>
          <w:r>
            <w:rPr>
              <w:rStyle w:val="PlaceholderText"/>
              <w:color w:val="auto"/>
            </w:rPr>
            <w:t xml:space="preserve">Dr. Full </w:t>
          </w:r>
          <w:r w:rsidRPr="00824C4A">
            <w:rPr>
              <w:rStyle w:val="PlaceholderText"/>
              <w:color w:val="auto"/>
            </w:rPr>
            <w:t xml:space="preserve">Name of Primary </w:t>
          </w:r>
          <w:r>
            <w:rPr>
              <w:rStyle w:val="PlaceholderText"/>
              <w:color w:val="auto"/>
            </w:rPr>
            <w:t xml:space="preserve">Faculty </w:t>
          </w:r>
          <w:r w:rsidRPr="00824C4A">
            <w:rPr>
              <w:rStyle w:val="PlaceholderText"/>
              <w:color w:val="auto"/>
            </w:rPr>
            <w:t>Advisor]</w:t>
          </w:r>
        </w:p>
      </w:docPartBody>
    </w:docPart>
    <w:docPart>
      <w:docPartPr>
        <w:name w:val="891258A28AA446C5878F5BA5D2F76797"/>
        <w:category>
          <w:name w:val="General"/>
          <w:gallery w:val="placeholder"/>
        </w:category>
        <w:types>
          <w:type w:val="bbPlcHdr"/>
        </w:types>
        <w:behaviors>
          <w:behavior w:val="content"/>
        </w:behaviors>
        <w:guid w:val="{C53EED61-3D57-46B8-92B3-8A54C78D6C5C}"/>
      </w:docPartPr>
      <w:docPartBody>
        <w:p w:rsidR="008D06D1" w:rsidRDefault="00AE7BC6" w:rsidP="00AE7BC6">
          <w:pPr>
            <w:pStyle w:val="891258A28AA446C5878F5BA5D2F767974"/>
          </w:pPr>
          <w:r w:rsidRPr="00824C4A">
            <w:rPr>
              <w:rStyle w:val="PlaceholderText"/>
              <w:color w:val="auto"/>
            </w:rPr>
            <w:t xml:space="preserve">[Type </w:t>
          </w:r>
          <w:r>
            <w:rPr>
              <w:rStyle w:val="PlaceholderText"/>
              <w:color w:val="auto"/>
            </w:rPr>
            <w:t xml:space="preserve">Dr. Full </w:t>
          </w:r>
          <w:r w:rsidRPr="00824C4A">
            <w:rPr>
              <w:rStyle w:val="PlaceholderText"/>
              <w:color w:val="auto"/>
            </w:rPr>
            <w:t>Name of Secondary Faculty Advisor OR remove line]</w:t>
          </w:r>
        </w:p>
      </w:docPartBody>
    </w:docPart>
    <w:docPart>
      <w:docPartPr>
        <w:name w:val="B0B6DEF4A799482B8A115FDECA50D0C6"/>
        <w:category>
          <w:name w:val="General"/>
          <w:gallery w:val="placeholder"/>
        </w:category>
        <w:types>
          <w:type w:val="bbPlcHdr"/>
        </w:types>
        <w:behaviors>
          <w:behavior w:val="content"/>
        </w:behaviors>
        <w:guid w:val="{F065D45D-2EA0-4251-8C3E-42B8AD809D1F}"/>
      </w:docPartPr>
      <w:docPartBody>
        <w:p w:rsidR="008D06D1" w:rsidRDefault="00AE7BC6" w:rsidP="00AE7BC6">
          <w:pPr>
            <w:pStyle w:val="B0B6DEF4A799482B8A115FDECA50D0C64"/>
          </w:pPr>
          <w:r w:rsidRPr="00804195">
            <w:rPr>
              <w:rStyle w:val="PlaceholderText"/>
              <w:color w:val="auto"/>
            </w:rPr>
            <w:t>[Type Individual Primary Major OR Team Member 1 Major(s)</w:t>
          </w:r>
          <w:r w:rsidRPr="00804195">
            <w:rPr>
              <w:rStyle w:val="CharactersOnlySuperscript"/>
              <w:color w:val="auto"/>
            </w:rPr>
            <w:t>1</w:t>
          </w:r>
          <w:r w:rsidRPr="00804195">
            <w:rPr>
              <w:rStyle w:val="PlaceholderText"/>
              <w:color w:val="auto"/>
            </w:rPr>
            <w:t>]</w:t>
          </w:r>
        </w:p>
      </w:docPartBody>
    </w:docPart>
    <w:docPart>
      <w:docPartPr>
        <w:name w:val="B68D949C6AB04292BF9D279EBED8C444"/>
        <w:category>
          <w:name w:val="General"/>
          <w:gallery w:val="placeholder"/>
        </w:category>
        <w:types>
          <w:type w:val="bbPlcHdr"/>
        </w:types>
        <w:behaviors>
          <w:behavior w:val="content"/>
        </w:behaviors>
        <w:guid w:val="{41A7E2BD-B40F-4941-8727-7B38B85B5B17}"/>
      </w:docPartPr>
      <w:docPartBody>
        <w:p w:rsidR="008D06D1" w:rsidRDefault="00AE7BC6" w:rsidP="00AE7BC6">
          <w:pPr>
            <w:pStyle w:val="B68D949C6AB04292BF9D279EBED8C4444"/>
          </w:pPr>
          <w:r w:rsidRPr="004C3A39">
            <w:rPr>
              <w:rStyle w:val="PlaceholderText"/>
              <w:color w:val="auto"/>
            </w:rPr>
            <w:t>[Type Individual Secondary Major OR Team Member 2 Major(s)</w:t>
          </w:r>
          <w:r w:rsidRPr="004C3A39">
            <w:rPr>
              <w:rStyle w:val="CharactersOnlySuperscript"/>
            </w:rPr>
            <w:t>2</w:t>
          </w:r>
          <w:r w:rsidRPr="004C3A39">
            <w:rPr>
              <w:rStyle w:val="PlaceholderText"/>
              <w:color w:val="auto"/>
            </w:rPr>
            <w:t xml:space="preserve"> OR remove line]</w:t>
          </w:r>
        </w:p>
      </w:docPartBody>
    </w:docPart>
    <w:docPart>
      <w:docPartPr>
        <w:name w:val="41EE26717D86482894F7AB37C8E4583B"/>
        <w:category>
          <w:name w:val="General"/>
          <w:gallery w:val="placeholder"/>
        </w:category>
        <w:types>
          <w:type w:val="bbPlcHdr"/>
        </w:types>
        <w:behaviors>
          <w:behavior w:val="content"/>
        </w:behaviors>
        <w:guid w:val="{FAA747EE-51D7-4249-AA69-7952A50F5488}"/>
      </w:docPartPr>
      <w:docPartBody>
        <w:p w:rsidR="008D06D1" w:rsidRDefault="00AE7BC6" w:rsidP="00AE7BC6">
          <w:pPr>
            <w:pStyle w:val="41EE26717D86482894F7AB37C8E4583B4"/>
          </w:pPr>
          <w:r w:rsidRPr="004C3A39">
            <w:rPr>
              <w:rStyle w:val="PlaceholderText"/>
              <w:color w:val="auto"/>
            </w:rPr>
            <w:t>[Type Team Member 3 Major(s)</w:t>
          </w:r>
          <w:r w:rsidRPr="004C3A39">
            <w:rPr>
              <w:rStyle w:val="CharactersOnlySuperscript"/>
              <w:color w:val="auto"/>
            </w:rPr>
            <w:t>3</w:t>
          </w:r>
          <w:r w:rsidRPr="004C3A39">
            <w:rPr>
              <w:rStyle w:val="PlaceholderText"/>
              <w:color w:val="auto"/>
            </w:rPr>
            <w:t xml:space="preserve"> OR remove line]</w:t>
          </w:r>
        </w:p>
      </w:docPartBody>
    </w:docPart>
    <w:docPart>
      <w:docPartPr>
        <w:name w:val="FBD4E93B4ED44FCDB0A6004B20414146"/>
        <w:category>
          <w:name w:val="General"/>
          <w:gallery w:val="placeholder"/>
        </w:category>
        <w:types>
          <w:type w:val="bbPlcHdr"/>
        </w:types>
        <w:behaviors>
          <w:behavior w:val="content"/>
        </w:behaviors>
        <w:guid w:val="{C23D2C8F-EBBE-49EE-BE7A-0096258B82CB}"/>
      </w:docPartPr>
      <w:docPartBody>
        <w:p w:rsidR="008D06D1" w:rsidRDefault="00AE7BC6" w:rsidP="00AE7BC6">
          <w:pPr>
            <w:pStyle w:val="FBD4E93B4ED44FCDB0A6004B204141464"/>
          </w:pPr>
          <w:r w:rsidRPr="004C3A39">
            <w:rPr>
              <w:rStyle w:val="PlaceholderText"/>
              <w:color w:val="auto"/>
            </w:rPr>
            <w:t>[Type Team Member 4 Major(s)</w:t>
          </w:r>
          <w:r w:rsidRPr="0098138F">
            <w:rPr>
              <w:rStyle w:val="CharactersOnlySuperscript"/>
            </w:rPr>
            <w:t>4</w:t>
          </w:r>
          <w:r w:rsidRPr="004C3A39">
            <w:rPr>
              <w:rStyle w:val="PlaceholderText"/>
              <w:color w:val="auto"/>
            </w:rPr>
            <w:t xml:space="preserve"> OR remove line]</w:t>
          </w:r>
        </w:p>
      </w:docPartBody>
    </w:docPart>
    <w:docPart>
      <w:docPartPr>
        <w:name w:val="8DCE1E2313D042BD9452DB658A63957E"/>
        <w:category>
          <w:name w:val="General"/>
          <w:gallery w:val="placeholder"/>
        </w:category>
        <w:types>
          <w:type w:val="bbPlcHdr"/>
        </w:types>
        <w:behaviors>
          <w:behavior w:val="content"/>
        </w:behaviors>
        <w:guid w:val="{2EC4B203-AE42-42D7-9FB9-370437CD9F53}"/>
      </w:docPartPr>
      <w:docPartBody>
        <w:p w:rsidR="008D06D1" w:rsidRDefault="00AE7BC6" w:rsidP="00AE7BC6">
          <w:pPr>
            <w:pStyle w:val="8DCE1E2313D042BD9452DB658A63957E4"/>
          </w:pPr>
          <w:r w:rsidRPr="004C3A39">
            <w:rPr>
              <w:rStyle w:val="PlaceholderText"/>
              <w:color w:val="auto"/>
            </w:rPr>
            <w:t>[Type Team Member 5 Major(s)</w:t>
          </w:r>
          <w:r w:rsidRPr="0098138F">
            <w:rPr>
              <w:rStyle w:val="CharactersOnlySuperscript"/>
            </w:rPr>
            <w:t>5</w:t>
          </w:r>
          <w:r w:rsidRPr="004C3A39">
            <w:rPr>
              <w:rStyle w:val="PlaceholderText"/>
              <w:color w:val="auto"/>
            </w:rPr>
            <w:t xml:space="preserve"> OR remove line]</w:t>
          </w:r>
        </w:p>
      </w:docPartBody>
    </w:docPart>
    <w:docPart>
      <w:docPartPr>
        <w:name w:val="C21052D936DB476BA94946AA50774E1C"/>
        <w:category>
          <w:name w:val="General"/>
          <w:gallery w:val="placeholder"/>
        </w:category>
        <w:types>
          <w:type w:val="bbPlcHdr"/>
        </w:types>
        <w:behaviors>
          <w:behavior w:val="content"/>
        </w:behaviors>
        <w:guid w:val="{6492516E-E6E0-40A0-AB36-D4B379A4CD4C}"/>
      </w:docPartPr>
      <w:docPartBody>
        <w:p w:rsidR="008D06D1" w:rsidRDefault="00AE7BC6" w:rsidP="00AE7BC6">
          <w:pPr>
            <w:pStyle w:val="C21052D936DB476BA94946AA50774E1C4"/>
          </w:pPr>
          <w:r w:rsidRPr="008942B4">
            <w:rPr>
              <w:rStyle w:val="PlaceholderText"/>
              <w:color w:val="auto"/>
            </w:rPr>
            <w:t>[Type Name of Individual OR Team Member 1 Name</w:t>
          </w:r>
          <w:r w:rsidRPr="008942B4">
            <w:rPr>
              <w:rStyle w:val="CharactersOnlySuperscript"/>
              <w:color w:val="auto"/>
            </w:rPr>
            <w:t>1</w:t>
          </w:r>
          <w:r w:rsidRPr="008942B4">
            <w:rPr>
              <w:rStyle w:val="PlaceholderText"/>
              <w:color w:val="auto"/>
            </w:rPr>
            <w:t>, Team Member 2 Name</w:t>
          </w:r>
          <w:r w:rsidRPr="008942B4">
            <w:rPr>
              <w:rStyle w:val="CharactersOnlySuperscript"/>
              <w:color w:val="auto"/>
            </w:rPr>
            <w:t>2</w:t>
          </w:r>
          <w:r w:rsidRPr="008942B4">
            <w:rPr>
              <w:rStyle w:val="PlaceholderText"/>
              <w:color w:val="auto"/>
            </w:rPr>
            <w:t xml:space="preserve">, </w:t>
          </w:r>
          <w:r>
            <w:rPr>
              <w:rStyle w:val="PlaceholderText"/>
              <w:color w:val="auto"/>
            </w:rPr>
            <w:t>and Team Member 3 Name</w:t>
          </w:r>
          <w:r w:rsidRPr="004D6157">
            <w:rPr>
              <w:rStyle w:val="PlaceholderText"/>
              <w:color w:val="auto"/>
              <w:vertAlign w:val="superscript"/>
            </w:rPr>
            <w:t>3</w:t>
          </w:r>
          <w:r w:rsidRPr="008942B4">
            <w:rPr>
              <w:rStyle w:val="PlaceholderText"/>
              <w:color w:val="auto"/>
            </w:rPr>
            <w:t>]</w:t>
          </w:r>
        </w:p>
      </w:docPartBody>
    </w:docPart>
    <w:docPart>
      <w:docPartPr>
        <w:name w:val="759BD2FC6D854718A743A4D984E69FD1"/>
        <w:category>
          <w:name w:val="General"/>
          <w:gallery w:val="placeholder"/>
        </w:category>
        <w:types>
          <w:type w:val="bbPlcHdr"/>
        </w:types>
        <w:behaviors>
          <w:behavior w:val="content"/>
        </w:behaviors>
        <w:guid w:val="{6C582B9C-8316-42AE-8C0B-70D0EBC161EB}"/>
      </w:docPartPr>
      <w:docPartBody>
        <w:p w:rsidR="008D06D1" w:rsidRDefault="00AE7BC6" w:rsidP="00AE7BC6">
          <w:pPr>
            <w:pStyle w:val="759BD2FC6D854718A743A4D984E69FD14"/>
          </w:pPr>
          <w:r w:rsidRPr="00B42F7B">
            <w:rPr>
              <w:rStyle w:val="PlaceholderText"/>
              <w:color w:val="auto"/>
            </w:rPr>
            <w:t>[Type Name of Individual OR Team Member 1 Name</w:t>
          </w:r>
          <w:r w:rsidRPr="0013014E">
            <w:rPr>
              <w:rStyle w:val="CharactersOnlySuperscript"/>
            </w:rPr>
            <w:t>1</w:t>
          </w:r>
          <w:r w:rsidRPr="00B42F7B">
            <w:rPr>
              <w:rStyle w:val="PlaceholderText"/>
              <w:color w:val="auto"/>
            </w:rPr>
            <w:t>, Team Member 2 Name</w:t>
          </w:r>
          <w:r w:rsidRPr="0013014E">
            <w:rPr>
              <w:rStyle w:val="CharactersOnlySuperscript"/>
            </w:rPr>
            <w:t>2</w:t>
          </w:r>
          <w:r w:rsidRPr="00B42F7B">
            <w:rPr>
              <w:rStyle w:val="PlaceholderText"/>
              <w:color w:val="auto"/>
            </w:rPr>
            <w:t xml:space="preserve">, </w:t>
          </w:r>
          <w:r>
            <w:rPr>
              <w:rStyle w:val="PlaceholderText"/>
              <w:color w:val="auto"/>
            </w:rPr>
            <w:t>and Team Member 3 Name</w:t>
          </w:r>
          <w:r w:rsidRPr="004D6157">
            <w:rPr>
              <w:rStyle w:val="PlaceholderText"/>
              <w:color w:val="auto"/>
              <w:vertAlign w:val="superscript"/>
            </w:rPr>
            <w:t>3</w:t>
          </w:r>
          <w:r w:rsidRPr="00B42F7B">
            <w:rPr>
              <w:rStyle w:val="PlaceholderText"/>
              <w:color w:val="auto"/>
            </w:rPr>
            <w:t>. Author names must be typed, with permission, and appear in the same order as inputted on the Title and Abstract pages.]</w:t>
          </w:r>
        </w:p>
      </w:docPartBody>
    </w:docPart>
    <w:docPart>
      <w:docPartPr>
        <w:name w:val="20D21A8C787749329CCEF19A7820DAFE"/>
        <w:category>
          <w:name w:val="General"/>
          <w:gallery w:val="placeholder"/>
        </w:category>
        <w:types>
          <w:type w:val="bbPlcHdr"/>
        </w:types>
        <w:behaviors>
          <w:behavior w:val="content"/>
        </w:behaviors>
        <w:guid w:val="{8598E84F-2D8C-4917-A210-90F288034FDD}"/>
      </w:docPartPr>
      <w:docPartBody>
        <w:p w:rsidR="008D06D1" w:rsidRDefault="004E310E" w:rsidP="004E310E">
          <w:pPr>
            <w:pStyle w:val="C21052D936DB476BA94946AA50774E1C22"/>
          </w:pPr>
          <w:r w:rsidRPr="0063203C">
            <w:rPr>
              <w:rStyle w:val="PlaceholderText"/>
            </w:rPr>
            <w:t>Click or tap here to enter text.</w:t>
          </w:r>
        </w:p>
      </w:docPartBody>
    </w:docPart>
    <w:docPart>
      <w:docPartPr>
        <w:name w:val="AF1349EDB61E4BEE8AE4C96409E8949C"/>
        <w:category>
          <w:name w:val="General"/>
          <w:gallery w:val="placeholder"/>
        </w:category>
        <w:types>
          <w:type w:val="bbPlcHdr"/>
        </w:types>
        <w:behaviors>
          <w:behavior w:val="content"/>
        </w:behaviors>
        <w:guid w:val="{002C5B84-F9DC-426B-A271-04A823FD23E3}"/>
      </w:docPartPr>
      <w:docPartBody>
        <w:p w:rsidR="008D06D1" w:rsidRDefault="00AE7BC6" w:rsidP="00AE7BC6">
          <w:pPr>
            <w:pStyle w:val="AF1349EDB61E4BEE8AE4C96409E8949C4"/>
          </w:pPr>
          <w:r w:rsidRPr="00807322">
            <w:rPr>
              <w:rStyle w:val="PlaceholderText"/>
              <w:color w:val="auto"/>
            </w:rPr>
            <w:t>[Type Thesis Title Using Title Case]</w:t>
          </w:r>
        </w:p>
      </w:docPartBody>
    </w:docPart>
    <w:docPart>
      <w:docPartPr>
        <w:name w:val="350D84AF51AD403C962BA42A7895FE9E"/>
        <w:category>
          <w:name w:val="General"/>
          <w:gallery w:val="placeholder"/>
        </w:category>
        <w:types>
          <w:type w:val="bbPlcHdr"/>
        </w:types>
        <w:behaviors>
          <w:behavior w:val="content"/>
        </w:behaviors>
        <w:guid w:val="{CDFD2BE3-48E7-4918-A283-CA5BFF2AA959}"/>
      </w:docPartPr>
      <w:docPartBody>
        <w:p w:rsidR="008D06D1" w:rsidRDefault="00AE7BC6" w:rsidP="00AE7BC6">
          <w:pPr>
            <w:pStyle w:val="350D84AF51AD403C962BA42A7895FE9E4"/>
          </w:pPr>
          <w:r w:rsidRPr="00B42F7B">
            <w:rPr>
              <w:rStyle w:val="PlaceholderText"/>
              <w:color w:val="auto"/>
            </w:rPr>
            <w:t xml:space="preserve">[Type </w:t>
          </w:r>
          <w:r>
            <w:rPr>
              <w:rStyle w:val="PlaceholderText"/>
              <w:color w:val="auto"/>
            </w:rPr>
            <w:t xml:space="preserve">Name of Individual OR </w:t>
          </w:r>
          <w:r w:rsidRPr="00B42F7B">
            <w:rPr>
              <w:rStyle w:val="PlaceholderText"/>
              <w:color w:val="auto"/>
            </w:rPr>
            <w:t>Team Member 1 Name</w:t>
          </w:r>
          <w:r w:rsidRPr="004C78B3">
            <w:rPr>
              <w:rStyle w:val="CharactersOnlySuperscript"/>
            </w:rPr>
            <w:t>1</w:t>
          </w:r>
          <w:r w:rsidRPr="00B42F7B">
            <w:rPr>
              <w:rStyle w:val="PlaceholderText"/>
              <w:color w:val="auto"/>
            </w:rPr>
            <w:t>, Team Member 2 Name</w:t>
          </w:r>
          <w:r w:rsidRPr="004C78B3">
            <w:rPr>
              <w:rStyle w:val="CharactersOnlySuperscript"/>
            </w:rPr>
            <w:t>2</w:t>
          </w:r>
          <w:r w:rsidRPr="00B42F7B">
            <w:rPr>
              <w:rStyle w:val="PlaceholderText"/>
              <w:color w:val="auto"/>
            </w:rPr>
            <w:t xml:space="preserve">, </w:t>
          </w:r>
          <w:r>
            <w:rPr>
              <w:rStyle w:val="PlaceholderText"/>
              <w:color w:val="auto"/>
            </w:rPr>
            <w:t>and Team Member 3 Name</w:t>
          </w:r>
          <w:r w:rsidRPr="00F37B4B">
            <w:rPr>
              <w:rStyle w:val="PlaceholderText"/>
              <w:color w:val="auto"/>
              <w:vertAlign w:val="superscript"/>
            </w:rPr>
            <w:t>3</w:t>
          </w:r>
          <w:r w:rsidRPr="00B42F7B">
            <w:rPr>
              <w:rStyle w:val="PlaceholderText"/>
              <w:color w:val="auto"/>
            </w:rPr>
            <w:t>]</w:t>
          </w:r>
        </w:p>
      </w:docPartBody>
    </w:docPart>
    <w:docPart>
      <w:docPartPr>
        <w:name w:val="6A5FAD50C37542E2B73BF27D990C8167"/>
        <w:category>
          <w:name w:val="General"/>
          <w:gallery w:val="placeholder"/>
        </w:category>
        <w:types>
          <w:type w:val="bbPlcHdr"/>
        </w:types>
        <w:behaviors>
          <w:behavior w:val="content"/>
        </w:behaviors>
        <w:guid w:val="{B4AD525C-B212-453A-B35C-132C31F3A2B4}"/>
      </w:docPartPr>
      <w:docPartBody>
        <w:p w:rsidR="008D06D1" w:rsidRDefault="00AE7BC6" w:rsidP="00AE7BC6">
          <w:pPr>
            <w:pStyle w:val="6A5FAD50C37542E2B73BF27D990C81674"/>
          </w:pPr>
          <w:r w:rsidRPr="00E42BB1">
            <w:rPr>
              <w:rStyle w:val="PlaceholderText"/>
              <w:color w:val="auto"/>
            </w:rPr>
            <w:t xml:space="preserve">[Type Individual </w:t>
          </w:r>
          <w:r>
            <w:rPr>
              <w:rStyle w:val="PlaceholderText"/>
              <w:color w:val="auto"/>
            </w:rPr>
            <w:t>Primary</w:t>
          </w:r>
          <w:r w:rsidRPr="00E42BB1">
            <w:rPr>
              <w:rStyle w:val="PlaceholderText"/>
              <w:color w:val="auto"/>
            </w:rPr>
            <w:t xml:space="preserve"> Department OR Team Member </w:t>
          </w:r>
          <w:r>
            <w:rPr>
              <w:rStyle w:val="PlaceholderText"/>
              <w:color w:val="auto"/>
            </w:rPr>
            <w:t>1</w:t>
          </w:r>
          <w:r w:rsidRPr="00E42BB1">
            <w:rPr>
              <w:rStyle w:val="PlaceholderText"/>
              <w:color w:val="auto"/>
            </w:rPr>
            <w:t xml:space="preserve"> Department(s)</w:t>
          </w:r>
          <w:r>
            <w:rPr>
              <w:rStyle w:val="CharactersOnlySuperscript"/>
              <w:color w:val="auto"/>
            </w:rPr>
            <w:t>1</w:t>
          </w:r>
          <w:r w:rsidRPr="00E42BB1">
            <w:rPr>
              <w:rStyle w:val="PlaceholderText"/>
              <w:color w:val="auto"/>
            </w:rPr>
            <w:t>]</w:t>
          </w:r>
        </w:p>
      </w:docPartBody>
    </w:docPart>
    <w:docPart>
      <w:docPartPr>
        <w:name w:val="B80BFB59EB0349EEBA28E51BCB513C72"/>
        <w:category>
          <w:name w:val="General"/>
          <w:gallery w:val="placeholder"/>
        </w:category>
        <w:types>
          <w:type w:val="bbPlcHdr"/>
        </w:types>
        <w:behaviors>
          <w:behavior w:val="content"/>
        </w:behaviors>
        <w:guid w:val="{9DCAB4E3-F084-4489-833D-B845E3BFB63B}"/>
      </w:docPartPr>
      <w:docPartBody>
        <w:p w:rsidR="008D06D1" w:rsidRDefault="00AE7BC6" w:rsidP="00AE7BC6">
          <w:pPr>
            <w:pStyle w:val="B80BFB59EB0349EEBA28E51BCB513C724"/>
          </w:pPr>
          <w:r w:rsidRPr="00E42BB1">
            <w:rPr>
              <w:rStyle w:val="PlaceholderText"/>
              <w:color w:val="auto"/>
            </w:rPr>
            <w:t xml:space="preserve">[Type Individual </w:t>
          </w:r>
          <w:r>
            <w:rPr>
              <w:rStyle w:val="PlaceholderText"/>
              <w:color w:val="auto"/>
            </w:rPr>
            <w:t>Secondary</w:t>
          </w:r>
          <w:r w:rsidRPr="00E42BB1">
            <w:rPr>
              <w:rStyle w:val="PlaceholderText"/>
              <w:color w:val="auto"/>
            </w:rPr>
            <w:t xml:space="preserve"> Department OR Team Member </w:t>
          </w:r>
          <w:r>
            <w:rPr>
              <w:rStyle w:val="PlaceholderText"/>
              <w:color w:val="auto"/>
            </w:rPr>
            <w:t>2</w:t>
          </w:r>
          <w:r w:rsidRPr="00E42BB1">
            <w:rPr>
              <w:rStyle w:val="PlaceholderText"/>
              <w:color w:val="auto"/>
            </w:rPr>
            <w:t xml:space="preserve"> Department(s)</w:t>
          </w:r>
          <w:r>
            <w:rPr>
              <w:rStyle w:val="CharactersOnlySuperscript"/>
              <w:color w:val="auto"/>
            </w:rPr>
            <w:t>2</w:t>
          </w:r>
          <w:r w:rsidRPr="00E42BB1">
            <w:rPr>
              <w:rStyle w:val="PlaceholderText"/>
              <w:color w:val="auto"/>
            </w:rPr>
            <w:t>]</w:t>
          </w:r>
        </w:p>
      </w:docPartBody>
    </w:docPart>
    <w:docPart>
      <w:docPartPr>
        <w:name w:val="B47D6DC80DA84C9F882DADD0A4CED701"/>
        <w:category>
          <w:name w:val="General"/>
          <w:gallery w:val="placeholder"/>
        </w:category>
        <w:types>
          <w:type w:val="bbPlcHdr"/>
        </w:types>
        <w:behaviors>
          <w:behavior w:val="content"/>
        </w:behaviors>
        <w:guid w:val="{C18B0A90-F13A-4382-A303-78AE3D31B820}"/>
      </w:docPartPr>
      <w:docPartBody>
        <w:p w:rsidR="008D06D1" w:rsidRDefault="00AE7BC6" w:rsidP="00AE7BC6">
          <w:pPr>
            <w:pStyle w:val="B47D6DC80DA84C9F882DADD0A4CED7014"/>
          </w:pPr>
          <w:r w:rsidRPr="00E42BB1">
            <w:rPr>
              <w:rStyle w:val="PlaceholderText"/>
              <w:color w:val="auto"/>
            </w:rPr>
            <w:t xml:space="preserve">[Type Team Member </w:t>
          </w:r>
          <w:r>
            <w:rPr>
              <w:rStyle w:val="PlaceholderText"/>
              <w:color w:val="auto"/>
            </w:rPr>
            <w:t>3</w:t>
          </w:r>
          <w:r w:rsidRPr="00E42BB1">
            <w:rPr>
              <w:rStyle w:val="PlaceholderText"/>
              <w:color w:val="auto"/>
            </w:rPr>
            <w:t xml:space="preserve"> Department(s)</w:t>
          </w:r>
          <w:r>
            <w:rPr>
              <w:rStyle w:val="CharactersOnlySuperscript"/>
              <w:color w:val="auto"/>
            </w:rPr>
            <w:t>3</w:t>
          </w:r>
          <w:r w:rsidRPr="00E42BB1">
            <w:rPr>
              <w:rStyle w:val="PlaceholderText"/>
              <w:color w:val="auto"/>
            </w:rPr>
            <w:t>]</w:t>
          </w:r>
        </w:p>
      </w:docPartBody>
    </w:docPart>
    <w:docPart>
      <w:docPartPr>
        <w:name w:val="95A234394E044A48B0E934AE0F7BCD60"/>
        <w:category>
          <w:name w:val="General"/>
          <w:gallery w:val="placeholder"/>
        </w:category>
        <w:types>
          <w:type w:val="bbPlcHdr"/>
        </w:types>
        <w:behaviors>
          <w:behavior w:val="content"/>
        </w:behaviors>
        <w:guid w:val="{3870CBEC-53F9-40AA-8989-62DC11095D32}"/>
      </w:docPartPr>
      <w:docPartBody>
        <w:p w:rsidR="008D06D1" w:rsidRDefault="00AE7BC6" w:rsidP="00AE7BC6">
          <w:pPr>
            <w:pStyle w:val="95A234394E044A48B0E934AE0F7BCD604"/>
          </w:pPr>
          <w:r w:rsidRPr="00E42BB1">
            <w:rPr>
              <w:rStyle w:val="PlaceholderText"/>
              <w:color w:val="auto"/>
            </w:rPr>
            <w:t xml:space="preserve">[Type Team Member </w:t>
          </w:r>
          <w:r>
            <w:rPr>
              <w:rStyle w:val="PlaceholderText"/>
              <w:color w:val="auto"/>
            </w:rPr>
            <w:t>4</w:t>
          </w:r>
          <w:r w:rsidRPr="00E42BB1">
            <w:rPr>
              <w:rStyle w:val="PlaceholderText"/>
              <w:color w:val="auto"/>
            </w:rPr>
            <w:t xml:space="preserve"> Department(s)</w:t>
          </w:r>
          <w:r>
            <w:rPr>
              <w:rStyle w:val="CharactersOnlySuperscript"/>
              <w:color w:val="auto"/>
            </w:rPr>
            <w:t>4</w:t>
          </w:r>
          <w:r w:rsidRPr="00E42BB1">
            <w:rPr>
              <w:rStyle w:val="PlaceholderText"/>
              <w:color w:val="auto"/>
            </w:rPr>
            <w:t>]</w:t>
          </w:r>
        </w:p>
      </w:docPartBody>
    </w:docPart>
    <w:docPart>
      <w:docPartPr>
        <w:name w:val="0ACBB90D38D44AFDBA652958CC45F3F5"/>
        <w:category>
          <w:name w:val="General"/>
          <w:gallery w:val="placeholder"/>
        </w:category>
        <w:types>
          <w:type w:val="bbPlcHdr"/>
        </w:types>
        <w:behaviors>
          <w:behavior w:val="content"/>
        </w:behaviors>
        <w:guid w:val="{7B808FDD-226A-4415-875B-331B72E88B42}"/>
      </w:docPartPr>
      <w:docPartBody>
        <w:p w:rsidR="008D06D1" w:rsidRDefault="00AE7BC6" w:rsidP="00AE7BC6">
          <w:pPr>
            <w:pStyle w:val="0ACBB90D38D44AFDBA652958CC45F3F54"/>
          </w:pPr>
          <w:r w:rsidRPr="00E42BB1">
            <w:rPr>
              <w:rStyle w:val="PlaceholderText"/>
              <w:color w:val="auto"/>
            </w:rPr>
            <w:t xml:space="preserve">[Type Team Member </w:t>
          </w:r>
          <w:r>
            <w:rPr>
              <w:rStyle w:val="PlaceholderText"/>
              <w:color w:val="auto"/>
            </w:rPr>
            <w:t>5</w:t>
          </w:r>
          <w:r w:rsidRPr="00E42BB1">
            <w:rPr>
              <w:rStyle w:val="PlaceholderText"/>
              <w:color w:val="auto"/>
            </w:rPr>
            <w:t xml:space="preserve"> Department(s)</w:t>
          </w:r>
          <w:r>
            <w:rPr>
              <w:rStyle w:val="CharactersOnlySuperscript"/>
              <w:color w:val="auto"/>
            </w:rPr>
            <w:t>5</w:t>
          </w:r>
          <w:r w:rsidRPr="00E42BB1">
            <w:rPr>
              <w:rStyle w:val="PlaceholderText"/>
              <w:color w:val="auto"/>
            </w:rPr>
            <w:t>]</w:t>
          </w:r>
        </w:p>
      </w:docPartBody>
    </w:docPart>
    <w:docPart>
      <w:docPartPr>
        <w:name w:val="86DA71E3FF654C51A9EBDB3249C56EDE"/>
        <w:category>
          <w:name w:val="General"/>
          <w:gallery w:val="placeholder"/>
        </w:category>
        <w:types>
          <w:type w:val="bbPlcHdr"/>
        </w:types>
        <w:behaviors>
          <w:behavior w:val="content"/>
        </w:behaviors>
        <w:guid w:val="{E78C5A5A-598D-47E9-A666-21FB846F2C97}"/>
      </w:docPartPr>
      <w:docPartBody>
        <w:p w:rsidR="008D06D1" w:rsidRDefault="00AE7BC6" w:rsidP="00AE7BC6">
          <w:pPr>
            <w:pStyle w:val="86DA71E3FF654C51A9EBDB3249C56EDE4"/>
          </w:pPr>
          <w:r w:rsidRPr="002D4AEF">
            <w:rPr>
              <w:rStyle w:val="PlaceholderText"/>
              <w:color w:val="auto"/>
            </w:rPr>
            <w:t xml:space="preserve">[Type </w:t>
          </w:r>
          <w:r>
            <w:rPr>
              <w:rStyle w:val="PlaceholderText"/>
              <w:color w:val="auto"/>
            </w:rPr>
            <w:t xml:space="preserve">Dr. Full </w:t>
          </w:r>
          <w:r w:rsidRPr="002D4AEF">
            <w:rPr>
              <w:rStyle w:val="PlaceholderText"/>
              <w:color w:val="auto"/>
            </w:rPr>
            <w:t>Name of Primary</w:t>
          </w:r>
          <w:r>
            <w:rPr>
              <w:rStyle w:val="PlaceholderText"/>
              <w:color w:val="auto"/>
            </w:rPr>
            <w:t xml:space="preserve"> Faculty</w:t>
          </w:r>
          <w:r w:rsidRPr="002D4AEF">
            <w:rPr>
              <w:rStyle w:val="PlaceholderText"/>
              <w:color w:val="auto"/>
            </w:rPr>
            <w:t xml:space="preserve"> Advisor]</w:t>
          </w:r>
        </w:p>
      </w:docPartBody>
    </w:docPart>
    <w:docPart>
      <w:docPartPr>
        <w:name w:val="B5F691BC90AC4FA381C62E6F65B870E6"/>
        <w:category>
          <w:name w:val="General"/>
          <w:gallery w:val="placeholder"/>
        </w:category>
        <w:types>
          <w:type w:val="bbPlcHdr"/>
        </w:types>
        <w:behaviors>
          <w:behavior w:val="content"/>
        </w:behaviors>
        <w:guid w:val="{885532A2-E16E-4387-87A5-5A4D44A2E01F}"/>
      </w:docPartPr>
      <w:docPartBody>
        <w:p w:rsidR="008D06D1" w:rsidRDefault="00AE7BC6" w:rsidP="00AE7BC6">
          <w:pPr>
            <w:pStyle w:val="B5F691BC90AC4FA381C62E6F65B870E64"/>
          </w:pPr>
          <w:r w:rsidRPr="002D4AEF">
            <w:rPr>
              <w:rStyle w:val="PlaceholderText"/>
              <w:color w:val="auto"/>
            </w:rPr>
            <w:t xml:space="preserve">[Type Primary </w:t>
          </w:r>
          <w:r>
            <w:rPr>
              <w:rStyle w:val="PlaceholderText"/>
              <w:color w:val="auto"/>
            </w:rPr>
            <w:t xml:space="preserve">Faculty </w:t>
          </w:r>
          <w:r w:rsidRPr="002D4AEF">
            <w:rPr>
              <w:rStyle w:val="PlaceholderText"/>
              <w:color w:val="auto"/>
            </w:rPr>
            <w:t>Advisor Department]</w:t>
          </w:r>
        </w:p>
      </w:docPartBody>
    </w:docPart>
    <w:docPart>
      <w:docPartPr>
        <w:name w:val="F46E041E754740C3878E35CFAF200729"/>
        <w:category>
          <w:name w:val="General"/>
          <w:gallery w:val="placeholder"/>
        </w:category>
        <w:types>
          <w:type w:val="bbPlcHdr"/>
        </w:types>
        <w:behaviors>
          <w:behavior w:val="content"/>
        </w:behaviors>
        <w:guid w:val="{0A473524-4A4D-4860-9EEC-455F7878C740}"/>
      </w:docPartPr>
      <w:docPartBody>
        <w:p w:rsidR="008D06D1" w:rsidRDefault="00AE7BC6" w:rsidP="00AE7BC6">
          <w:pPr>
            <w:pStyle w:val="F46E041E754740C3878E35CFAF2007294"/>
          </w:pPr>
          <w:r w:rsidRPr="00E42BB1">
            <w:rPr>
              <w:rStyle w:val="PlaceholderText"/>
              <w:color w:val="auto"/>
            </w:rPr>
            <w:t xml:space="preserve">[Type </w:t>
          </w:r>
          <w:r>
            <w:rPr>
              <w:rStyle w:val="PlaceholderText"/>
              <w:color w:val="auto"/>
            </w:rPr>
            <w:t xml:space="preserve">Dr. Full </w:t>
          </w:r>
          <w:r w:rsidRPr="00E42BB1">
            <w:rPr>
              <w:rStyle w:val="PlaceholderText"/>
              <w:color w:val="auto"/>
            </w:rPr>
            <w:t xml:space="preserve">Name of Secondary </w:t>
          </w:r>
          <w:r>
            <w:rPr>
              <w:rStyle w:val="PlaceholderText"/>
              <w:color w:val="auto"/>
            </w:rPr>
            <w:t xml:space="preserve">Faculty </w:t>
          </w:r>
          <w:r w:rsidRPr="00E42BB1">
            <w:rPr>
              <w:rStyle w:val="PlaceholderText"/>
              <w:color w:val="auto"/>
            </w:rPr>
            <w:t>Advisor OR remove line]</w:t>
          </w:r>
        </w:p>
      </w:docPartBody>
    </w:docPart>
    <w:docPart>
      <w:docPartPr>
        <w:name w:val="23F4ACEF4AC7455EAC89E66090089650"/>
        <w:category>
          <w:name w:val="General"/>
          <w:gallery w:val="placeholder"/>
        </w:category>
        <w:types>
          <w:type w:val="bbPlcHdr"/>
        </w:types>
        <w:behaviors>
          <w:behavior w:val="content"/>
        </w:behaviors>
        <w:guid w:val="{400474AD-AF30-4FBB-8D21-7B431D778A54}"/>
      </w:docPartPr>
      <w:docPartBody>
        <w:p w:rsidR="008D06D1" w:rsidRDefault="004E310E" w:rsidP="004E310E">
          <w:pPr>
            <w:pStyle w:val="F46E041E754740C3878E35CFAF20072922"/>
          </w:pPr>
          <w:r w:rsidRPr="0063203C">
            <w:rPr>
              <w:rStyle w:val="PlaceholderText"/>
            </w:rPr>
            <w:t>Click or tap here to enter text.</w:t>
          </w:r>
        </w:p>
      </w:docPartBody>
    </w:docPart>
    <w:docPart>
      <w:docPartPr>
        <w:name w:val="8891215B070B49A68E5BAB2AFB90994B"/>
        <w:category>
          <w:name w:val="General"/>
          <w:gallery w:val="placeholder"/>
        </w:category>
        <w:types>
          <w:type w:val="bbPlcHdr"/>
        </w:types>
        <w:behaviors>
          <w:behavior w:val="content"/>
        </w:behaviors>
        <w:guid w:val="{99A497A5-9ABD-4F57-AF13-54AAB7A576C6}"/>
      </w:docPartPr>
      <w:docPartBody>
        <w:p w:rsidR="008D06D1" w:rsidRDefault="00AE7BC6" w:rsidP="00AE7BC6">
          <w:pPr>
            <w:pStyle w:val="8891215B070B49A68E5BAB2AFB90994B4"/>
          </w:pPr>
          <w:r w:rsidRPr="00E42BB1">
            <w:rPr>
              <w:rStyle w:val="PlaceholderText"/>
              <w:color w:val="auto"/>
            </w:rPr>
            <w:t xml:space="preserve">[Type Secondary </w:t>
          </w:r>
          <w:r>
            <w:rPr>
              <w:rStyle w:val="PlaceholderText"/>
              <w:color w:val="auto"/>
            </w:rPr>
            <w:t xml:space="preserve">Faculty </w:t>
          </w:r>
          <w:r w:rsidRPr="00E42BB1">
            <w:rPr>
              <w:rStyle w:val="PlaceholderText"/>
              <w:color w:val="auto"/>
            </w:rPr>
            <w:t>Advisor Department OR remove line]</w:t>
          </w:r>
        </w:p>
      </w:docPartBody>
    </w:docPart>
    <w:docPart>
      <w:docPartPr>
        <w:name w:val="DefaultPlaceholder_-1854013440"/>
        <w:category>
          <w:name w:val="General"/>
          <w:gallery w:val="placeholder"/>
        </w:category>
        <w:types>
          <w:type w:val="bbPlcHdr"/>
        </w:types>
        <w:behaviors>
          <w:behavior w:val="content"/>
        </w:behaviors>
        <w:guid w:val="{C6EE9319-5CCB-4489-BD6A-55ADB0C8C8B9}"/>
      </w:docPartPr>
      <w:docPartBody>
        <w:p w:rsidR="008D3F8A" w:rsidRDefault="000546A0">
          <w:r w:rsidRPr="0061226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10E"/>
    <w:rsid w:val="000546A0"/>
    <w:rsid w:val="003C0DF5"/>
    <w:rsid w:val="003D0F84"/>
    <w:rsid w:val="004529AC"/>
    <w:rsid w:val="004D75D6"/>
    <w:rsid w:val="004E310E"/>
    <w:rsid w:val="006753A0"/>
    <w:rsid w:val="006D627B"/>
    <w:rsid w:val="00895276"/>
    <w:rsid w:val="008D06D1"/>
    <w:rsid w:val="008D3F8A"/>
    <w:rsid w:val="00927FDE"/>
    <w:rsid w:val="00AC0BF1"/>
    <w:rsid w:val="00AE7BC6"/>
    <w:rsid w:val="00B91E79"/>
    <w:rsid w:val="00BC6323"/>
    <w:rsid w:val="00C44E08"/>
    <w:rsid w:val="00D96C49"/>
    <w:rsid w:val="00E73B52"/>
    <w:rsid w:val="00EC2A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7BC6"/>
    <w:rPr>
      <w:color w:val="808080"/>
    </w:rPr>
  </w:style>
  <w:style w:type="paragraph" w:customStyle="1" w:styleId="616C02FCA25C4CEEAEEA27F70CD65B9B">
    <w:name w:val="616C02FCA25C4CEEAEEA27F70CD65B9B"/>
    <w:rsid w:val="004E310E"/>
  </w:style>
  <w:style w:type="paragraph" w:customStyle="1" w:styleId="9ED0E3A6B3A44E5796D54D194F999F56">
    <w:name w:val="9ED0E3A6B3A44E5796D54D194F999F56"/>
    <w:rsid w:val="004E310E"/>
  </w:style>
  <w:style w:type="character" w:customStyle="1" w:styleId="CharactersOnlySuperscript">
    <w:name w:val="Characters Only (Superscript)"/>
    <w:basedOn w:val="DefaultParagraphFont"/>
    <w:uiPriority w:val="1"/>
    <w:qFormat/>
    <w:rsid w:val="00AE7BC6"/>
    <w:rPr>
      <w:rFonts w:cs="Times New Roman"/>
      <w:vertAlign w:val="superscript"/>
    </w:rPr>
  </w:style>
  <w:style w:type="paragraph" w:customStyle="1" w:styleId="20D21A8C787749329CCEF19A7820DAFE">
    <w:name w:val="20D21A8C787749329CCEF19A7820DAFE"/>
    <w:rsid w:val="004E310E"/>
  </w:style>
  <w:style w:type="paragraph" w:customStyle="1" w:styleId="23F4ACEF4AC7455EAC89E66090089650">
    <w:name w:val="23F4ACEF4AC7455EAC89E66090089650"/>
    <w:rsid w:val="004E310E"/>
  </w:style>
  <w:style w:type="paragraph" w:customStyle="1" w:styleId="93877A7613BC4E5D9E85CBC2AAC3BCFB22">
    <w:name w:val="93877A7613BC4E5D9E85CBC2AAC3BCFB22"/>
    <w:rsid w:val="00C44E08"/>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26D48A62DFD44B8CA7480A7589BB42D122">
    <w:name w:val="26D48A62DFD44B8CA7480A7589BB42D122"/>
    <w:rsid w:val="00C44E08"/>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891258A28AA446C5878F5BA5D2F7679722">
    <w:name w:val="891258A28AA446C5878F5BA5D2F7679722"/>
    <w:rsid w:val="00C44E08"/>
    <w:pPr>
      <w:spacing w:after="0" w:line="240" w:lineRule="auto"/>
      <w:jc w:val="right"/>
    </w:pPr>
    <w:rPr>
      <w:rFonts w:ascii="Times New Roman" w:eastAsiaTheme="minorHAnsi" w:hAnsi="Times New Roman" w:cs="Times New Roman"/>
      <w:color w:val="000000" w:themeColor="text1"/>
      <w:sz w:val="24"/>
    </w:rPr>
  </w:style>
  <w:style w:type="paragraph" w:customStyle="1" w:styleId="B0B6DEF4A799482B8A115FDECA50D0C622">
    <w:name w:val="B0B6DEF4A799482B8A115FDECA50D0C622"/>
    <w:rsid w:val="00C44E08"/>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B68D949C6AB04292BF9D279EBED8C44422">
    <w:name w:val="B68D949C6AB04292BF9D279EBED8C44422"/>
    <w:rsid w:val="00C44E08"/>
    <w:pPr>
      <w:spacing w:after="0" w:line="240" w:lineRule="auto"/>
      <w:jc w:val="right"/>
    </w:pPr>
    <w:rPr>
      <w:rFonts w:ascii="Times New Roman" w:eastAsiaTheme="minorHAnsi" w:hAnsi="Times New Roman" w:cs="Times New Roman"/>
      <w:color w:val="000000" w:themeColor="text1"/>
      <w:sz w:val="24"/>
    </w:rPr>
  </w:style>
  <w:style w:type="paragraph" w:customStyle="1" w:styleId="41EE26717D86482894F7AB37C8E4583B22">
    <w:name w:val="41EE26717D86482894F7AB37C8E4583B22"/>
    <w:rsid w:val="00C44E08"/>
    <w:pPr>
      <w:spacing w:after="0" w:line="240" w:lineRule="auto"/>
      <w:jc w:val="right"/>
    </w:pPr>
    <w:rPr>
      <w:rFonts w:ascii="Times New Roman" w:eastAsiaTheme="minorHAnsi" w:hAnsi="Times New Roman" w:cs="Times New Roman"/>
      <w:color w:val="000000" w:themeColor="text1"/>
      <w:sz w:val="24"/>
    </w:rPr>
  </w:style>
  <w:style w:type="paragraph" w:customStyle="1" w:styleId="FBD4E93B4ED44FCDB0A6004B2041414622">
    <w:name w:val="FBD4E93B4ED44FCDB0A6004B2041414622"/>
    <w:rsid w:val="00C44E08"/>
    <w:pPr>
      <w:spacing w:after="0" w:line="240" w:lineRule="auto"/>
      <w:jc w:val="right"/>
    </w:pPr>
    <w:rPr>
      <w:rFonts w:ascii="Times New Roman" w:eastAsiaTheme="minorHAnsi" w:hAnsi="Times New Roman" w:cs="Times New Roman"/>
      <w:color w:val="000000" w:themeColor="text1"/>
      <w:sz w:val="24"/>
    </w:rPr>
  </w:style>
  <w:style w:type="paragraph" w:customStyle="1" w:styleId="8DCE1E2313D042BD9452DB658A63957E22">
    <w:name w:val="8DCE1E2313D042BD9452DB658A63957E22"/>
    <w:rsid w:val="00C44E08"/>
    <w:pPr>
      <w:spacing w:after="0" w:line="240" w:lineRule="auto"/>
      <w:jc w:val="right"/>
    </w:pPr>
    <w:rPr>
      <w:rFonts w:ascii="Times New Roman" w:eastAsiaTheme="minorHAnsi" w:hAnsi="Times New Roman" w:cs="Times New Roman"/>
      <w:color w:val="000000" w:themeColor="text1"/>
      <w:sz w:val="24"/>
    </w:rPr>
  </w:style>
  <w:style w:type="paragraph" w:customStyle="1" w:styleId="C21052D936DB476BA94946AA50774E1C22">
    <w:name w:val="C21052D936DB476BA94946AA50774E1C22"/>
    <w:rsid w:val="00C44E08"/>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759BD2FC6D854718A743A4D984E69FD122">
    <w:name w:val="759BD2FC6D854718A743A4D984E69FD122"/>
    <w:rsid w:val="00C44E08"/>
    <w:pPr>
      <w:spacing w:after="0" w:line="480" w:lineRule="auto"/>
      <w:ind w:firstLine="720"/>
    </w:pPr>
    <w:rPr>
      <w:rFonts w:ascii="Times New Roman" w:eastAsiaTheme="minorHAnsi" w:hAnsi="Times New Roman"/>
      <w:color w:val="000000" w:themeColor="text1"/>
      <w:sz w:val="24"/>
    </w:rPr>
  </w:style>
  <w:style w:type="paragraph" w:customStyle="1" w:styleId="AF1349EDB61E4BEE8AE4C96409E8949C22">
    <w:name w:val="AF1349EDB61E4BEE8AE4C96409E8949C22"/>
    <w:rsid w:val="00C44E08"/>
    <w:pPr>
      <w:spacing w:after="720" w:line="240" w:lineRule="auto"/>
      <w:jc w:val="center"/>
    </w:pPr>
    <w:rPr>
      <w:rFonts w:ascii="Times New Roman" w:eastAsiaTheme="minorHAnsi" w:hAnsi="Times New Roman"/>
      <w:color w:val="000000" w:themeColor="text1"/>
      <w:sz w:val="24"/>
    </w:rPr>
  </w:style>
  <w:style w:type="paragraph" w:customStyle="1" w:styleId="350D84AF51AD403C962BA42A7895FE9E22">
    <w:name w:val="350D84AF51AD403C962BA42A7895FE9E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6A5FAD50C37542E2B73BF27D990C816722">
    <w:name w:val="6A5FAD50C37542E2B73BF27D990C8167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B80BFB59EB0349EEBA28E51BCB513C7222">
    <w:name w:val="B80BFB59EB0349EEBA28E51BCB513C72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B47D6DC80DA84C9F882DADD0A4CED70122">
    <w:name w:val="B47D6DC80DA84C9F882DADD0A4CED701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95A234394E044A48B0E934AE0F7BCD6022">
    <w:name w:val="95A234394E044A48B0E934AE0F7BCD60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0ACBB90D38D44AFDBA652958CC45F3F522">
    <w:name w:val="0ACBB90D38D44AFDBA652958CC45F3F5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86DA71E3FF654C51A9EBDB3249C56EDE22">
    <w:name w:val="86DA71E3FF654C51A9EBDB3249C56EDE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B5F691BC90AC4FA381C62E6F65B870E622">
    <w:name w:val="B5F691BC90AC4FA381C62E6F65B870E6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F46E041E754740C3878E35CFAF20072922">
    <w:name w:val="F46E041E754740C3878E35CFAF200729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8891215B070B49A68E5BAB2AFB90994B22">
    <w:name w:val="8891215B070B49A68E5BAB2AFB90994B22"/>
    <w:rsid w:val="00C44E08"/>
    <w:pPr>
      <w:spacing w:after="0" w:line="240" w:lineRule="auto"/>
      <w:jc w:val="center"/>
    </w:pPr>
    <w:rPr>
      <w:rFonts w:ascii="Times New Roman" w:eastAsiaTheme="minorHAnsi" w:hAnsi="Times New Roman" w:cs="Times New Roman"/>
      <w:color w:val="000000" w:themeColor="text1"/>
      <w:sz w:val="24"/>
    </w:rPr>
  </w:style>
  <w:style w:type="paragraph" w:customStyle="1" w:styleId="93877A7613BC4E5D9E85CBC2AAC3BCFB">
    <w:name w:val="93877A7613BC4E5D9E85CBC2AAC3BCFB"/>
    <w:rsid w:val="00AC0BF1"/>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26D48A62DFD44B8CA7480A7589BB42D1">
    <w:name w:val="26D48A62DFD44B8CA7480A7589BB42D1"/>
    <w:rsid w:val="00AC0BF1"/>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891258A28AA446C5878F5BA5D2F76797">
    <w:name w:val="891258A28AA446C5878F5BA5D2F76797"/>
    <w:rsid w:val="00AC0BF1"/>
    <w:pPr>
      <w:spacing w:after="0" w:line="240" w:lineRule="auto"/>
      <w:jc w:val="right"/>
    </w:pPr>
    <w:rPr>
      <w:rFonts w:ascii="Times New Roman" w:eastAsiaTheme="minorHAnsi" w:hAnsi="Times New Roman" w:cs="Times New Roman"/>
      <w:color w:val="000000" w:themeColor="text1"/>
      <w:sz w:val="24"/>
    </w:rPr>
  </w:style>
  <w:style w:type="paragraph" w:customStyle="1" w:styleId="B0B6DEF4A799482B8A115FDECA50D0C6">
    <w:name w:val="B0B6DEF4A799482B8A115FDECA50D0C6"/>
    <w:rsid w:val="00AC0BF1"/>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B68D949C6AB04292BF9D279EBED8C444">
    <w:name w:val="B68D949C6AB04292BF9D279EBED8C444"/>
    <w:rsid w:val="00AC0BF1"/>
    <w:pPr>
      <w:spacing w:after="0" w:line="240" w:lineRule="auto"/>
      <w:jc w:val="right"/>
    </w:pPr>
    <w:rPr>
      <w:rFonts w:ascii="Times New Roman" w:eastAsiaTheme="minorHAnsi" w:hAnsi="Times New Roman" w:cs="Times New Roman"/>
      <w:color w:val="000000" w:themeColor="text1"/>
      <w:sz w:val="24"/>
    </w:rPr>
  </w:style>
  <w:style w:type="paragraph" w:customStyle="1" w:styleId="41EE26717D86482894F7AB37C8E4583B">
    <w:name w:val="41EE26717D86482894F7AB37C8E4583B"/>
    <w:rsid w:val="00AC0BF1"/>
    <w:pPr>
      <w:spacing w:after="0" w:line="240" w:lineRule="auto"/>
      <w:jc w:val="right"/>
    </w:pPr>
    <w:rPr>
      <w:rFonts w:ascii="Times New Roman" w:eastAsiaTheme="minorHAnsi" w:hAnsi="Times New Roman" w:cs="Times New Roman"/>
      <w:color w:val="000000" w:themeColor="text1"/>
      <w:sz w:val="24"/>
    </w:rPr>
  </w:style>
  <w:style w:type="paragraph" w:customStyle="1" w:styleId="FBD4E93B4ED44FCDB0A6004B20414146">
    <w:name w:val="FBD4E93B4ED44FCDB0A6004B20414146"/>
    <w:rsid w:val="00AC0BF1"/>
    <w:pPr>
      <w:spacing w:after="0" w:line="240" w:lineRule="auto"/>
      <w:jc w:val="right"/>
    </w:pPr>
    <w:rPr>
      <w:rFonts w:ascii="Times New Roman" w:eastAsiaTheme="minorHAnsi" w:hAnsi="Times New Roman" w:cs="Times New Roman"/>
      <w:color w:val="000000" w:themeColor="text1"/>
      <w:sz w:val="24"/>
    </w:rPr>
  </w:style>
  <w:style w:type="paragraph" w:customStyle="1" w:styleId="8DCE1E2313D042BD9452DB658A63957E">
    <w:name w:val="8DCE1E2313D042BD9452DB658A63957E"/>
    <w:rsid w:val="00AC0BF1"/>
    <w:pPr>
      <w:spacing w:after="0" w:line="240" w:lineRule="auto"/>
      <w:jc w:val="right"/>
    </w:pPr>
    <w:rPr>
      <w:rFonts w:ascii="Times New Roman" w:eastAsiaTheme="minorHAnsi" w:hAnsi="Times New Roman" w:cs="Times New Roman"/>
      <w:color w:val="000000" w:themeColor="text1"/>
      <w:sz w:val="24"/>
    </w:rPr>
  </w:style>
  <w:style w:type="paragraph" w:customStyle="1" w:styleId="C21052D936DB476BA94946AA50774E1C">
    <w:name w:val="C21052D936DB476BA94946AA50774E1C"/>
    <w:rsid w:val="00AC0BF1"/>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759BD2FC6D854718A743A4D984E69FD1">
    <w:name w:val="759BD2FC6D854718A743A4D984E69FD1"/>
    <w:rsid w:val="00AC0BF1"/>
    <w:pPr>
      <w:spacing w:after="0" w:line="480" w:lineRule="auto"/>
      <w:ind w:firstLine="720"/>
    </w:pPr>
    <w:rPr>
      <w:rFonts w:ascii="Times New Roman" w:eastAsiaTheme="minorHAnsi" w:hAnsi="Times New Roman"/>
      <w:color w:val="000000" w:themeColor="text1"/>
      <w:sz w:val="24"/>
    </w:rPr>
  </w:style>
  <w:style w:type="paragraph" w:customStyle="1" w:styleId="AF1349EDB61E4BEE8AE4C96409E8949C">
    <w:name w:val="AF1349EDB61E4BEE8AE4C96409E8949C"/>
    <w:rsid w:val="00AC0BF1"/>
    <w:pPr>
      <w:spacing w:after="720" w:line="240" w:lineRule="auto"/>
      <w:jc w:val="center"/>
    </w:pPr>
    <w:rPr>
      <w:rFonts w:ascii="Times New Roman" w:eastAsiaTheme="minorHAnsi" w:hAnsi="Times New Roman"/>
      <w:color w:val="000000" w:themeColor="text1"/>
      <w:sz w:val="24"/>
    </w:rPr>
  </w:style>
  <w:style w:type="paragraph" w:customStyle="1" w:styleId="350D84AF51AD403C962BA42A7895FE9E">
    <w:name w:val="350D84AF51AD403C962BA42A7895FE9E"/>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6A5FAD50C37542E2B73BF27D990C8167">
    <w:name w:val="6A5FAD50C37542E2B73BF27D990C8167"/>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B80BFB59EB0349EEBA28E51BCB513C72">
    <w:name w:val="B80BFB59EB0349EEBA28E51BCB513C72"/>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B47D6DC80DA84C9F882DADD0A4CED701">
    <w:name w:val="B47D6DC80DA84C9F882DADD0A4CED701"/>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95A234394E044A48B0E934AE0F7BCD60">
    <w:name w:val="95A234394E044A48B0E934AE0F7BCD60"/>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0ACBB90D38D44AFDBA652958CC45F3F5">
    <w:name w:val="0ACBB90D38D44AFDBA652958CC45F3F5"/>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86DA71E3FF654C51A9EBDB3249C56EDE">
    <w:name w:val="86DA71E3FF654C51A9EBDB3249C56EDE"/>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B5F691BC90AC4FA381C62E6F65B870E6">
    <w:name w:val="B5F691BC90AC4FA381C62E6F65B870E6"/>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F46E041E754740C3878E35CFAF200729">
    <w:name w:val="F46E041E754740C3878E35CFAF200729"/>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8891215B070B49A68E5BAB2AFB90994B">
    <w:name w:val="8891215B070B49A68E5BAB2AFB90994B"/>
    <w:rsid w:val="00AC0BF1"/>
    <w:pPr>
      <w:spacing w:after="0" w:line="240" w:lineRule="auto"/>
      <w:jc w:val="center"/>
    </w:pPr>
    <w:rPr>
      <w:rFonts w:ascii="Times New Roman" w:eastAsiaTheme="minorHAnsi" w:hAnsi="Times New Roman" w:cs="Times New Roman"/>
      <w:color w:val="000000" w:themeColor="text1"/>
      <w:sz w:val="24"/>
    </w:rPr>
  </w:style>
  <w:style w:type="paragraph" w:customStyle="1" w:styleId="93877A7613BC4E5D9E85CBC2AAC3BCFB1">
    <w:name w:val="93877A7613BC4E5D9E85CBC2AAC3BCFB1"/>
    <w:rsid w:val="00895276"/>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26D48A62DFD44B8CA7480A7589BB42D11">
    <w:name w:val="26D48A62DFD44B8CA7480A7589BB42D11"/>
    <w:rsid w:val="0089527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891258A28AA446C5878F5BA5D2F767971">
    <w:name w:val="891258A28AA446C5878F5BA5D2F767971"/>
    <w:rsid w:val="00895276"/>
    <w:pPr>
      <w:spacing w:after="0" w:line="240" w:lineRule="auto"/>
      <w:jc w:val="right"/>
    </w:pPr>
    <w:rPr>
      <w:rFonts w:ascii="Times New Roman" w:eastAsiaTheme="minorHAnsi" w:hAnsi="Times New Roman" w:cs="Times New Roman"/>
      <w:color w:val="000000" w:themeColor="text1"/>
      <w:sz w:val="24"/>
    </w:rPr>
  </w:style>
  <w:style w:type="paragraph" w:customStyle="1" w:styleId="B0B6DEF4A799482B8A115FDECA50D0C61">
    <w:name w:val="B0B6DEF4A799482B8A115FDECA50D0C61"/>
    <w:rsid w:val="0089527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B68D949C6AB04292BF9D279EBED8C4441">
    <w:name w:val="B68D949C6AB04292BF9D279EBED8C4441"/>
    <w:rsid w:val="00895276"/>
    <w:pPr>
      <w:spacing w:after="0" w:line="240" w:lineRule="auto"/>
      <w:jc w:val="right"/>
    </w:pPr>
    <w:rPr>
      <w:rFonts w:ascii="Times New Roman" w:eastAsiaTheme="minorHAnsi" w:hAnsi="Times New Roman" w:cs="Times New Roman"/>
      <w:color w:val="000000" w:themeColor="text1"/>
      <w:sz w:val="24"/>
    </w:rPr>
  </w:style>
  <w:style w:type="paragraph" w:customStyle="1" w:styleId="41EE26717D86482894F7AB37C8E4583B1">
    <w:name w:val="41EE26717D86482894F7AB37C8E4583B1"/>
    <w:rsid w:val="00895276"/>
    <w:pPr>
      <w:spacing w:after="0" w:line="240" w:lineRule="auto"/>
      <w:jc w:val="right"/>
    </w:pPr>
    <w:rPr>
      <w:rFonts w:ascii="Times New Roman" w:eastAsiaTheme="minorHAnsi" w:hAnsi="Times New Roman" w:cs="Times New Roman"/>
      <w:color w:val="000000" w:themeColor="text1"/>
      <w:sz w:val="24"/>
    </w:rPr>
  </w:style>
  <w:style w:type="paragraph" w:customStyle="1" w:styleId="FBD4E93B4ED44FCDB0A6004B204141461">
    <w:name w:val="FBD4E93B4ED44FCDB0A6004B204141461"/>
    <w:rsid w:val="00895276"/>
    <w:pPr>
      <w:spacing w:after="0" w:line="240" w:lineRule="auto"/>
      <w:jc w:val="right"/>
    </w:pPr>
    <w:rPr>
      <w:rFonts w:ascii="Times New Roman" w:eastAsiaTheme="minorHAnsi" w:hAnsi="Times New Roman" w:cs="Times New Roman"/>
      <w:color w:val="000000" w:themeColor="text1"/>
      <w:sz w:val="24"/>
    </w:rPr>
  </w:style>
  <w:style w:type="paragraph" w:customStyle="1" w:styleId="8DCE1E2313D042BD9452DB658A63957E1">
    <w:name w:val="8DCE1E2313D042BD9452DB658A63957E1"/>
    <w:rsid w:val="00895276"/>
    <w:pPr>
      <w:spacing w:after="0" w:line="240" w:lineRule="auto"/>
      <w:jc w:val="right"/>
    </w:pPr>
    <w:rPr>
      <w:rFonts w:ascii="Times New Roman" w:eastAsiaTheme="minorHAnsi" w:hAnsi="Times New Roman" w:cs="Times New Roman"/>
      <w:color w:val="000000" w:themeColor="text1"/>
      <w:sz w:val="24"/>
    </w:rPr>
  </w:style>
  <w:style w:type="paragraph" w:customStyle="1" w:styleId="C21052D936DB476BA94946AA50774E1C1">
    <w:name w:val="C21052D936DB476BA94946AA50774E1C1"/>
    <w:rsid w:val="00895276"/>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759BD2FC6D854718A743A4D984E69FD11">
    <w:name w:val="759BD2FC6D854718A743A4D984E69FD11"/>
    <w:rsid w:val="00895276"/>
    <w:pPr>
      <w:spacing w:after="0" w:line="480" w:lineRule="auto"/>
      <w:ind w:firstLine="720"/>
    </w:pPr>
    <w:rPr>
      <w:rFonts w:ascii="Times New Roman" w:eastAsiaTheme="minorHAnsi" w:hAnsi="Times New Roman"/>
      <w:color w:val="000000" w:themeColor="text1"/>
      <w:sz w:val="24"/>
    </w:rPr>
  </w:style>
  <w:style w:type="paragraph" w:customStyle="1" w:styleId="AF1349EDB61E4BEE8AE4C96409E8949C1">
    <w:name w:val="AF1349EDB61E4BEE8AE4C96409E8949C1"/>
    <w:rsid w:val="00895276"/>
    <w:pPr>
      <w:spacing w:after="720" w:line="240" w:lineRule="auto"/>
      <w:jc w:val="center"/>
    </w:pPr>
    <w:rPr>
      <w:rFonts w:ascii="Times New Roman" w:eastAsiaTheme="minorHAnsi" w:hAnsi="Times New Roman"/>
      <w:color w:val="000000" w:themeColor="text1"/>
      <w:sz w:val="24"/>
    </w:rPr>
  </w:style>
  <w:style w:type="paragraph" w:customStyle="1" w:styleId="350D84AF51AD403C962BA42A7895FE9E1">
    <w:name w:val="350D84AF51AD403C962BA42A7895FE9E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6A5FAD50C37542E2B73BF27D990C81671">
    <w:name w:val="6A5FAD50C37542E2B73BF27D990C8167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B80BFB59EB0349EEBA28E51BCB513C721">
    <w:name w:val="B80BFB59EB0349EEBA28E51BCB513C72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B47D6DC80DA84C9F882DADD0A4CED7011">
    <w:name w:val="B47D6DC80DA84C9F882DADD0A4CED701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95A234394E044A48B0E934AE0F7BCD601">
    <w:name w:val="95A234394E044A48B0E934AE0F7BCD60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0ACBB90D38D44AFDBA652958CC45F3F51">
    <w:name w:val="0ACBB90D38D44AFDBA652958CC45F3F5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86DA71E3FF654C51A9EBDB3249C56EDE1">
    <w:name w:val="86DA71E3FF654C51A9EBDB3249C56EDE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B5F691BC90AC4FA381C62E6F65B870E61">
    <w:name w:val="B5F691BC90AC4FA381C62E6F65B870E6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F46E041E754740C3878E35CFAF2007291">
    <w:name w:val="F46E041E754740C3878E35CFAF200729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8891215B070B49A68E5BAB2AFB90994B1">
    <w:name w:val="8891215B070B49A68E5BAB2AFB90994B1"/>
    <w:rsid w:val="00895276"/>
    <w:pPr>
      <w:spacing w:after="0" w:line="240" w:lineRule="auto"/>
      <w:jc w:val="center"/>
    </w:pPr>
    <w:rPr>
      <w:rFonts w:ascii="Times New Roman" w:eastAsiaTheme="minorHAnsi" w:hAnsi="Times New Roman" w:cs="Times New Roman"/>
      <w:color w:val="000000" w:themeColor="text1"/>
      <w:sz w:val="24"/>
    </w:rPr>
  </w:style>
  <w:style w:type="paragraph" w:customStyle="1" w:styleId="93877A7613BC4E5D9E85CBC2AAC3BCFB2">
    <w:name w:val="93877A7613BC4E5D9E85CBC2AAC3BCFB2"/>
    <w:rsid w:val="004D75D6"/>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26D48A62DFD44B8CA7480A7589BB42D12">
    <w:name w:val="26D48A62DFD44B8CA7480A7589BB42D12"/>
    <w:rsid w:val="004D75D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891258A28AA446C5878F5BA5D2F767972">
    <w:name w:val="891258A28AA446C5878F5BA5D2F767972"/>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B0B6DEF4A799482B8A115FDECA50D0C62">
    <w:name w:val="B0B6DEF4A799482B8A115FDECA50D0C62"/>
    <w:rsid w:val="004D75D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B68D949C6AB04292BF9D279EBED8C4442">
    <w:name w:val="B68D949C6AB04292BF9D279EBED8C4442"/>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41EE26717D86482894F7AB37C8E4583B2">
    <w:name w:val="41EE26717D86482894F7AB37C8E4583B2"/>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FBD4E93B4ED44FCDB0A6004B204141462">
    <w:name w:val="FBD4E93B4ED44FCDB0A6004B204141462"/>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8DCE1E2313D042BD9452DB658A63957E2">
    <w:name w:val="8DCE1E2313D042BD9452DB658A63957E2"/>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C21052D936DB476BA94946AA50774E1C2">
    <w:name w:val="C21052D936DB476BA94946AA50774E1C2"/>
    <w:rsid w:val="004D75D6"/>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759BD2FC6D854718A743A4D984E69FD12">
    <w:name w:val="759BD2FC6D854718A743A4D984E69FD12"/>
    <w:rsid w:val="004D75D6"/>
    <w:pPr>
      <w:spacing w:after="0" w:line="480" w:lineRule="auto"/>
      <w:ind w:firstLine="720"/>
    </w:pPr>
    <w:rPr>
      <w:rFonts w:ascii="Times New Roman" w:eastAsiaTheme="minorHAnsi" w:hAnsi="Times New Roman"/>
      <w:color w:val="000000" w:themeColor="text1"/>
      <w:sz w:val="24"/>
    </w:rPr>
  </w:style>
  <w:style w:type="paragraph" w:customStyle="1" w:styleId="AF1349EDB61E4BEE8AE4C96409E8949C2">
    <w:name w:val="AF1349EDB61E4BEE8AE4C96409E8949C2"/>
    <w:rsid w:val="004D75D6"/>
    <w:pPr>
      <w:spacing w:after="720" w:line="240" w:lineRule="auto"/>
      <w:jc w:val="center"/>
    </w:pPr>
    <w:rPr>
      <w:rFonts w:ascii="Times New Roman" w:eastAsiaTheme="minorHAnsi" w:hAnsi="Times New Roman"/>
      <w:color w:val="000000" w:themeColor="text1"/>
      <w:sz w:val="24"/>
    </w:rPr>
  </w:style>
  <w:style w:type="paragraph" w:customStyle="1" w:styleId="350D84AF51AD403C962BA42A7895FE9E2">
    <w:name w:val="350D84AF51AD403C962BA42A7895FE9E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6A5FAD50C37542E2B73BF27D990C81672">
    <w:name w:val="6A5FAD50C37542E2B73BF27D990C8167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B80BFB59EB0349EEBA28E51BCB513C722">
    <w:name w:val="B80BFB59EB0349EEBA28E51BCB513C72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B47D6DC80DA84C9F882DADD0A4CED7012">
    <w:name w:val="B47D6DC80DA84C9F882DADD0A4CED701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95A234394E044A48B0E934AE0F7BCD602">
    <w:name w:val="95A234394E044A48B0E934AE0F7BCD60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0ACBB90D38D44AFDBA652958CC45F3F52">
    <w:name w:val="0ACBB90D38D44AFDBA652958CC45F3F5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86DA71E3FF654C51A9EBDB3249C56EDE2">
    <w:name w:val="86DA71E3FF654C51A9EBDB3249C56EDE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B5F691BC90AC4FA381C62E6F65B870E62">
    <w:name w:val="B5F691BC90AC4FA381C62E6F65B870E6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F46E041E754740C3878E35CFAF2007292">
    <w:name w:val="F46E041E754740C3878E35CFAF200729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8891215B070B49A68E5BAB2AFB90994B2">
    <w:name w:val="8891215B070B49A68E5BAB2AFB90994B2"/>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93877A7613BC4E5D9E85CBC2AAC3BCFB3">
    <w:name w:val="93877A7613BC4E5D9E85CBC2AAC3BCFB3"/>
    <w:rsid w:val="004D75D6"/>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26D48A62DFD44B8CA7480A7589BB42D13">
    <w:name w:val="26D48A62DFD44B8CA7480A7589BB42D13"/>
    <w:rsid w:val="004D75D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891258A28AA446C5878F5BA5D2F767973">
    <w:name w:val="891258A28AA446C5878F5BA5D2F767973"/>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B0B6DEF4A799482B8A115FDECA50D0C63">
    <w:name w:val="B0B6DEF4A799482B8A115FDECA50D0C63"/>
    <w:rsid w:val="004D75D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B68D949C6AB04292BF9D279EBED8C4443">
    <w:name w:val="B68D949C6AB04292BF9D279EBED8C4443"/>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41EE26717D86482894F7AB37C8E4583B3">
    <w:name w:val="41EE26717D86482894F7AB37C8E4583B3"/>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FBD4E93B4ED44FCDB0A6004B204141463">
    <w:name w:val="FBD4E93B4ED44FCDB0A6004B204141463"/>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8DCE1E2313D042BD9452DB658A63957E3">
    <w:name w:val="8DCE1E2313D042BD9452DB658A63957E3"/>
    <w:rsid w:val="004D75D6"/>
    <w:pPr>
      <w:spacing w:after="0" w:line="240" w:lineRule="auto"/>
      <w:jc w:val="right"/>
    </w:pPr>
    <w:rPr>
      <w:rFonts w:ascii="Times New Roman" w:eastAsiaTheme="minorHAnsi" w:hAnsi="Times New Roman" w:cs="Times New Roman"/>
      <w:color w:val="000000" w:themeColor="text1"/>
      <w:sz w:val="24"/>
    </w:rPr>
  </w:style>
  <w:style w:type="paragraph" w:customStyle="1" w:styleId="C21052D936DB476BA94946AA50774E1C3">
    <w:name w:val="C21052D936DB476BA94946AA50774E1C3"/>
    <w:rsid w:val="004D75D6"/>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759BD2FC6D854718A743A4D984E69FD13">
    <w:name w:val="759BD2FC6D854718A743A4D984E69FD13"/>
    <w:rsid w:val="004D75D6"/>
    <w:pPr>
      <w:spacing w:after="0" w:line="480" w:lineRule="auto"/>
      <w:ind w:firstLine="720"/>
    </w:pPr>
    <w:rPr>
      <w:rFonts w:ascii="Times New Roman" w:eastAsiaTheme="minorHAnsi" w:hAnsi="Times New Roman"/>
      <w:color w:val="000000" w:themeColor="text1"/>
      <w:sz w:val="24"/>
    </w:rPr>
  </w:style>
  <w:style w:type="paragraph" w:customStyle="1" w:styleId="AF1349EDB61E4BEE8AE4C96409E8949C3">
    <w:name w:val="AF1349EDB61E4BEE8AE4C96409E8949C3"/>
    <w:rsid w:val="004D75D6"/>
    <w:pPr>
      <w:spacing w:after="720" w:line="240" w:lineRule="auto"/>
      <w:jc w:val="center"/>
    </w:pPr>
    <w:rPr>
      <w:rFonts w:ascii="Times New Roman" w:eastAsiaTheme="minorHAnsi" w:hAnsi="Times New Roman"/>
      <w:color w:val="000000" w:themeColor="text1"/>
      <w:sz w:val="24"/>
    </w:rPr>
  </w:style>
  <w:style w:type="paragraph" w:customStyle="1" w:styleId="350D84AF51AD403C962BA42A7895FE9E3">
    <w:name w:val="350D84AF51AD403C962BA42A7895FE9E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6A5FAD50C37542E2B73BF27D990C81673">
    <w:name w:val="6A5FAD50C37542E2B73BF27D990C8167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B80BFB59EB0349EEBA28E51BCB513C723">
    <w:name w:val="B80BFB59EB0349EEBA28E51BCB513C72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B47D6DC80DA84C9F882DADD0A4CED7013">
    <w:name w:val="B47D6DC80DA84C9F882DADD0A4CED701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95A234394E044A48B0E934AE0F7BCD603">
    <w:name w:val="95A234394E044A48B0E934AE0F7BCD60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0ACBB90D38D44AFDBA652958CC45F3F53">
    <w:name w:val="0ACBB90D38D44AFDBA652958CC45F3F5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86DA71E3FF654C51A9EBDB3249C56EDE3">
    <w:name w:val="86DA71E3FF654C51A9EBDB3249C56EDE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B5F691BC90AC4FA381C62E6F65B870E63">
    <w:name w:val="B5F691BC90AC4FA381C62E6F65B870E6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F46E041E754740C3878E35CFAF2007293">
    <w:name w:val="F46E041E754740C3878E35CFAF200729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8891215B070B49A68E5BAB2AFB90994B3">
    <w:name w:val="8891215B070B49A68E5BAB2AFB90994B3"/>
    <w:rsid w:val="004D75D6"/>
    <w:pPr>
      <w:spacing w:after="0" w:line="240" w:lineRule="auto"/>
      <w:jc w:val="center"/>
    </w:pPr>
    <w:rPr>
      <w:rFonts w:ascii="Times New Roman" w:eastAsiaTheme="minorHAnsi" w:hAnsi="Times New Roman" w:cs="Times New Roman"/>
      <w:color w:val="000000" w:themeColor="text1"/>
      <w:sz w:val="24"/>
    </w:rPr>
  </w:style>
  <w:style w:type="paragraph" w:customStyle="1" w:styleId="93877A7613BC4E5D9E85CBC2AAC3BCFB4">
    <w:name w:val="93877A7613BC4E5D9E85CBC2AAC3BCFB4"/>
    <w:rsid w:val="00AE7BC6"/>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26D48A62DFD44B8CA7480A7589BB42D14">
    <w:name w:val="26D48A62DFD44B8CA7480A7589BB42D14"/>
    <w:rsid w:val="00AE7BC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891258A28AA446C5878F5BA5D2F767974">
    <w:name w:val="891258A28AA446C5878F5BA5D2F767974"/>
    <w:rsid w:val="00AE7BC6"/>
    <w:pPr>
      <w:spacing w:after="0" w:line="240" w:lineRule="auto"/>
      <w:jc w:val="right"/>
    </w:pPr>
    <w:rPr>
      <w:rFonts w:ascii="Times New Roman" w:eastAsiaTheme="minorHAnsi" w:hAnsi="Times New Roman" w:cs="Times New Roman"/>
      <w:color w:val="000000" w:themeColor="text1"/>
      <w:sz w:val="24"/>
    </w:rPr>
  </w:style>
  <w:style w:type="paragraph" w:customStyle="1" w:styleId="B0B6DEF4A799482B8A115FDECA50D0C64">
    <w:name w:val="B0B6DEF4A799482B8A115FDECA50D0C64"/>
    <w:rsid w:val="00AE7BC6"/>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B68D949C6AB04292BF9D279EBED8C4444">
    <w:name w:val="B68D949C6AB04292BF9D279EBED8C4444"/>
    <w:rsid w:val="00AE7BC6"/>
    <w:pPr>
      <w:spacing w:after="0" w:line="240" w:lineRule="auto"/>
      <w:jc w:val="right"/>
    </w:pPr>
    <w:rPr>
      <w:rFonts w:ascii="Times New Roman" w:eastAsiaTheme="minorHAnsi" w:hAnsi="Times New Roman" w:cs="Times New Roman"/>
      <w:color w:val="000000" w:themeColor="text1"/>
      <w:sz w:val="24"/>
    </w:rPr>
  </w:style>
  <w:style w:type="paragraph" w:customStyle="1" w:styleId="41EE26717D86482894F7AB37C8E4583B4">
    <w:name w:val="41EE26717D86482894F7AB37C8E4583B4"/>
    <w:rsid w:val="00AE7BC6"/>
    <w:pPr>
      <w:spacing w:after="0" w:line="240" w:lineRule="auto"/>
      <w:jc w:val="right"/>
    </w:pPr>
    <w:rPr>
      <w:rFonts w:ascii="Times New Roman" w:eastAsiaTheme="minorHAnsi" w:hAnsi="Times New Roman" w:cs="Times New Roman"/>
      <w:color w:val="000000" w:themeColor="text1"/>
      <w:sz w:val="24"/>
    </w:rPr>
  </w:style>
  <w:style w:type="paragraph" w:customStyle="1" w:styleId="FBD4E93B4ED44FCDB0A6004B204141464">
    <w:name w:val="FBD4E93B4ED44FCDB0A6004B204141464"/>
    <w:rsid w:val="00AE7BC6"/>
    <w:pPr>
      <w:spacing w:after="0" w:line="240" w:lineRule="auto"/>
      <w:jc w:val="right"/>
    </w:pPr>
    <w:rPr>
      <w:rFonts w:ascii="Times New Roman" w:eastAsiaTheme="minorHAnsi" w:hAnsi="Times New Roman" w:cs="Times New Roman"/>
      <w:color w:val="000000" w:themeColor="text1"/>
      <w:sz w:val="24"/>
    </w:rPr>
  </w:style>
  <w:style w:type="paragraph" w:customStyle="1" w:styleId="8DCE1E2313D042BD9452DB658A63957E4">
    <w:name w:val="8DCE1E2313D042BD9452DB658A63957E4"/>
    <w:rsid w:val="00AE7BC6"/>
    <w:pPr>
      <w:spacing w:after="0" w:line="240" w:lineRule="auto"/>
      <w:jc w:val="right"/>
    </w:pPr>
    <w:rPr>
      <w:rFonts w:ascii="Times New Roman" w:eastAsiaTheme="minorHAnsi" w:hAnsi="Times New Roman" w:cs="Times New Roman"/>
      <w:color w:val="000000" w:themeColor="text1"/>
      <w:sz w:val="24"/>
    </w:rPr>
  </w:style>
  <w:style w:type="paragraph" w:customStyle="1" w:styleId="C21052D936DB476BA94946AA50774E1C4">
    <w:name w:val="C21052D936DB476BA94946AA50774E1C4"/>
    <w:rsid w:val="00AE7BC6"/>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759BD2FC6D854718A743A4D984E69FD14">
    <w:name w:val="759BD2FC6D854718A743A4D984E69FD14"/>
    <w:rsid w:val="00AE7BC6"/>
    <w:pPr>
      <w:spacing w:after="0" w:line="480" w:lineRule="auto"/>
      <w:ind w:firstLine="720"/>
    </w:pPr>
    <w:rPr>
      <w:rFonts w:ascii="Times New Roman" w:eastAsiaTheme="minorHAnsi" w:hAnsi="Times New Roman"/>
      <w:color w:val="000000" w:themeColor="text1"/>
      <w:sz w:val="24"/>
    </w:rPr>
  </w:style>
  <w:style w:type="paragraph" w:customStyle="1" w:styleId="AF1349EDB61E4BEE8AE4C96409E8949C4">
    <w:name w:val="AF1349EDB61E4BEE8AE4C96409E8949C4"/>
    <w:rsid w:val="00AE7BC6"/>
    <w:pPr>
      <w:spacing w:after="720" w:line="240" w:lineRule="auto"/>
      <w:jc w:val="center"/>
    </w:pPr>
    <w:rPr>
      <w:rFonts w:ascii="Times New Roman" w:eastAsiaTheme="minorHAnsi" w:hAnsi="Times New Roman"/>
      <w:color w:val="000000" w:themeColor="text1"/>
      <w:sz w:val="24"/>
    </w:rPr>
  </w:style>
  <w:style w:type="paragraph" w:customStyle="1" w:styleId="350D84AF51AD403C962BA42A7895FE9E4">
    <w:name w:val="350D84AF51AD403C962BA42A7895FE9E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6A5FAD50C37542E2B73BF27D990C81674">
    <w:name w:val="6A5FAD50C37542E2B73BF27D990C8167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B80BFB59EB0349EEBA28E51BCB513C724">
    <w:name w:val="B80BFB59EB0349EEBA28E51BCB513C72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B47D6DC80DA84C9F882DADD0A4CED7014">
    <w:name w:val="B47D6DC80DA84C9F882DADD0A4CED701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95A234394E044A48B0E934AE0F7BCD604">
    <w:name w:val="95A234394E044A48B0E934AE0F7BCD60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0ACBB90D38D44AFDBA652958CC45F3F54">
    <w:name w:val="0ACBB90D38D44AFDBA652958CC45F3F5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86DA71E3FF654C51A9EBDB3249C56EDE4">
    <w:name w:val="86DA71E3FF654C51A9EBDB3249C56EDE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B5F691BC90AC4FA381C62E6F65B870E64">
    <w:name w:val="B5F691BC90AC4FA381C62E6F65B870E6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F46E041E754740C3878E35CFAF2007294">
    <w:name w:val="F46E041E754740C3878E35CFAF2007294"/>
    <w:rsid w:val="00AE7BC6"/>
    <w:pPr>
      <w:spacing w:after="0" w:line="240" w:lineRule="auto"/>
      <w:jc w:val="center"/>
    </w:pPr>
    <w:rPr>
      <w:rFonts w:ascii="Times New Roman" w:eastAsiaTheme="minorHAnsi" w:hAnsi="Times New Roman" w:cs="Times New Roman"/>
      <w:color w:val="000000" w:themeColor="text1"/>
      <w:sz w:val="24"/>
    </w:rPr>
  </w:style>
  <w:style w:type="paragraph" w:customStyle="1" w:styleId="8891215B070B49A68E5BAB2AFB90994B4">
    <w:name w:val="8891215B070B49A68E5BAB2AFB90994B4"/>
    <w:rsid w:val="00AE7BC6"/>
    <w:pPr>
      <w:spacing w:after="0" w:line="240" w:lineRule="auto"/>
      <w:jc w:val="center"/>
    </w:pPr>
    <w:rPr>
      <w:rFonts w:ascii="Times New Roman" w:eastAsiaTheme="minorHAnsi" w:hAnsi="Times New Roman" w:cs="Times New Roman"/>
      <w:color w:val="000000" w:themeColor="text1"/>
      <w:sz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623EC-608E-4253-80B0-460D19953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16</Pages>
  <Words>1986</Words>
  <Characters>1132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ymond, Annabelle Grace</cp:lastModifiedBy>
  <cp:revision>52</cp:revision>
  <dcterms:created xsi:type="dcterms:W3CDTF">2021-08-17T18:04:00Z</dcterms:created>
  <dcterms:modified xsi:type="dcterms:W3CDTF">2023-09-25T19:48:00Z</dcterms:modified>
</cp:coreProperties>
</file>